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10F70" w:rsidRDefault="00D10F70" w:rsidP="00D10F70">
      <w:pPr>
        <w:rPr>
          <w:lang w:val="en-GB" w:eastAsia="zh-CN"/>
        </w:rPr>
      </w:pPr>
      <w:r>
        <w:rPr>
          <w:noProof/>
          <w:lang w:eastAsia="zh-CN"/>
        </w:rPr>
        <mc:AlternateContent>
          <mc:Choice Requires="wps">
            <w:drawing>
              <wp:anchor distT="0" distB="0" distL="114935" distR="114935" simplePos="0" relativeHeight="251661312" behindDoc="0" locked="0" layoutInCell="1" allowOverlap="1">
                <wp:simplePos x="0" y="0"/>
                <wp:positionH relativeFrom="margin">
                  <wp:align>center</wp:align>
                </wp:positionH>
                <wp:positionV relativeFrom="page">
                  <wp:posOffset>914400</wp:posOffset>
                </wp:positionV>
                <wp:extent cx="6281420" cy="1640205"/>
                <wp:effectExtent l="1905" t="0" r="3175" b="7620"/>
                <wp:wrapTopAndBottom/>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16402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F530E" w:rsidRDefault="007F530E" w:rsidP="00D10F70">
                            <w:pPr>
                              <w:pStyle w:val="Heading"/>
                              <w:rPr>
                                <w:lang w:val="en-GB"/>
                              </w:rPr>
                            </w:pPr>
                          </w:p>
                          <w:p w:rsidR="007F530E" w:rsidRPr="00B778DA" w:rsidRDefault="007F530E" w:rsidP="00D10F70">
                            <w:pPr>
                              <w:pStyle w:val="Heading"/>
                              <w:rPr>
                                <w:b/>
                                <w:sz w:val="28"/>
                                <w:szCs w:val="28"/>
                              </w:rPr>
                            </w:pPr>
                            <w:r>
                              <w:rPr>
                                <w:b/>
                                <w:sz w:val="28"/>
                                <w:szCs w:val="28"/>
                              </w:rPr>
                              <w:t>Item Removal Detection for Retail Environments by using Neural Networks</w:t>
                            </w:r>
                          </w:p>
                          <w:p w:rsidR="007F530E" w:rsidRDefault="007F530E" w:rsidP="00D10F70"/>
                          <w:tbl>
                            <w:tblPr>
                              <w:tblW w:w="0" w:type="auto"/>
                              <w:tblLayout w:type="fixed"/>
                              <w:tblLook w:val="0000" w:firstRow="0" w:lastRow="0" w:firstColumn="0" w:lastColumn="0" w:noHBand="0" w:noVBand="0"/>
                            </w:tblPr>
                            <w:tblGrid>
                              <w:gridCol w:w="4810"/>
                              <w:gridCol w:w="4810"/>
                            </w:tblGrid>
                            <w:tr w:rsidR="007F530E">
                              <w:tc>
                                <w:tcPr>
                                  <w:tcW w:w="4810" w:type="dxa"/>
                                  <w:shd w:val="clear" w:color="auto" w:fill="auto"/>
                                </w:tcPr>
                                <w:p w:rsidR="007F530E" w:rsidRDefault="007F530E">
                                  <w:pPr>
                                    <w:jc w:val="center"/>
                                    <w:rPr>
                                      <w:sz w:val="24"/>
                                      <w:szCs w:val="24"/>
                                      <w:lang w:val="en-GB" w:eastAsia="en-GB"/>
                                    </w:rPr>
                                  </w:pPr>
                                  <w:r>
                                    <w:rPr>
                                      <w:sz w:val="24"/>
                                      <w:szCs w:val="24"/>
                                      <w:lang w:val="en-GB" w:eastAsia="en-GB"/>
                                    </w:rPr>
                                    <w:t>Lingjie Kong</w:t>
                                  </w:r>
                                </w:p>
                                <w:p w:rsidR="007F530E" w:rsidRDefault="007F530E">
                                  <w:pPr>
                                    <w:jc w:val="center"/>
                                    <w:rPr>
                                      <w:sz w:val="24"/>
                                      <w:szCs w:val="24"/>
                                      <w:lang w:val="en-GB" w:eastAsia="en-GB"/>
                                    </w:rPr>
                                  </w:pPr>
                                  <w:r>
                                    <w:rPr>
                                      <w:sz w:val="24"/>
                                      <w:szCs w:val="24"/>
                                      <w:lang w:val="en-GB" w:eastAsia="en-GB"/>
                                    </w:rPr>
                                    <w:t>Stanford University</w:t>
                                  </w:r>
                                </w:p>
                                <w:p w:rsidR="007F530E" w:rsidRDefault="007F530E">
                                  <w:pPr>
                                    <w:jc w:val="center"/>
                                    <w:rPr>
                                      <w:rFonts w:ascii="Courier" w:hAnsi="Courier" w:cs="Courier"/>
                                      <w:sz w:val="18"/>
                                      <w:szCs w:val="18"/>
                                      <w:lang w:val="en-GB" w:eastAsia="en-GB"/>
                                    </w:rPr>
                                  </w:pPr>
                                  <w:r>
                                    <w:rPr>
                                      <w:sz w:val="24"/>
                                      <w:szCs w:val="24"/>
                                      <w:lang w:val="en-GB" w:eastAsia="en-GB"/>
                                    </w:rPr>
                                    <w:t>Department of Mechanical Engineering</w:t>
                                  </w:r>
                                </w:p>
                                <w:p w:rsidR="007F530E" w:rsidRDefault="007F530E">
                                  <w:pPr>
                                    <w:jc w:val="center"/>
                                  </w:pPr>
                                  <w:r>
                                    <w:rPr>
                                      <w:rFonts w:ascii="Courier" w:hAnsi="Courier" w:cs="Courier"/>
                                      <w:sz w:val="18"/>
                                      <w:szCs w:val="18"/>
                                      <w:lang w:val="en-GB" w:eastAsia="en-GB"/>
                                    </w:rPr>
                                    <w:t>ljkong@stanford.edu</w:t>
                                  </w:r>
                                </w:p>
                                <w:p w:rsidR="007F530E" w:rsidRDefault="007F530E">
                                  <w:pPr>
                                    <w:jc w:val="center"/>
                                  </w:pPr>
                                </w:p>
                              </w:tc>
                              <w:tc>
                                <w:tcPr>
                                  <w:tcW w:w="4810" w:type="dxa"/>
                                  <w:shd w:val="clear" w:color="auto" w:fill="auto"/>
                                </w:tcPr>
                                <w:p w:rsidR="007F530E" w:rsidRDefault="007F530E">
                                  <w:pPr>
                                    <w:jc w:val="center"/>
                                    <w:rPr>
                                      <w:color w:val="000000"/>
                                      <w:sz w:val="24"/>
                                      <w:szCs w:val="24"/>
                                      <w:lang w:val="en-GB" w:eastAsia="en-GB"/>
                                    </w:rPr>
                                  </w:pPr>
                                  <w:proofErr w:type="spellStart"/>
                                  <w:r>
                                    <w:rPr>
                                      <w:color w:val="000000"/>
                                      <w:sz w:val="24"/>
                                      <w:szCs w:val="24"/>
                                      <w:lang w:val="en-GB" w:eastAsia="en-GB"/>
                                    </w:rPr>
                                    <w:t>Xingchen</w:t>
                                  </w:r>
                                  <w:proofErr w:type="spellEnd"/>
                                  <w:r>
                                    <w:rPr>
                                      <w:color w:val="000000"/>
                                      <w:sz w:val="24"/>
                                      <w:szCs w:val="24"/>
                                      <w:lang w:val="en-GB" w:eastAsia="en-GB"/>
                                    </w:rPr>
                                    <w:t xml:space="preserve"> Fan</w:t>
                                  </w:r>
                                </w:p>
                                <w:p w:rsidR="007F530E" w:rsidRDefault="007F530E" w:rsidP="00394B2F">
                                  <w:pPr>
                                    <w:jc w:val="center"/>
                                    <w:rPr>
                                      <w:color w:val="000000"/>
                                      <w:sz w:val="24"/>
                                      <w:szCs w:val="24"/>
                                      <w:lang w:val="en-GB" w:eastAsia="en-GB"/>
                                    </w:rPr>
                                  </w:pPr>
                                  <w:r>
                                    <w:rPr>
                                      <w:color w:val="000000"/>
                                      <w:sz w:val="24"/>
                                      <w:szCs w:val="24"/>
                                      <w:lang w:val="en-GB" w:eastAsia="en-GB"/>
                                    </w:rPr>
                                    <w:t>Stanford University</w:t>
                                  </w:r>
                                </w:p>
                                <w:p w:rsidR="007F530E" w:rsidRPr="00394B2F" w:rsidRDefault="007F530E" w:rsidP="00394B2F">
                                  <w:pPr>
                                    <w:jc w:val="center"/>
                                    <w:rPr>
                                      <w:color w:val="000000"/>
                                      <w:sz w:val="24"/>
                                      <w:szCs w:val="24"/>
                                      <w:lang w:val="en-GB" w:eastAsia="en-GB"/>
                                    </w:rPr>
                                  </w:pPr>
                                  <w:r>
                                    <w:rPr>
                                      <w:color w:val="000000"/>
                                      <w:sz w:val="24"/>
                                      <w:szCs w:val="24"/>
                                      <w:lang w:val="en-GB" w:eastAsia="en-GB"/>
                                    </w:rPr>
                                    <w:t>Department of Mechanical Engineering</w:t>
                                  </w:r>
                                </w:p>
                                <w:p w:rsidR="007F530E" w:rsidRDefault="007F530E" w:rsidP="00DA44F9">
                                  <w:pPr>
                                    <w:jc w:val="center"/>
                                  </w:pPr>
                                  <w:r>
                                    <w:rPr>
                                      <w:rFonts w:ascii="Courier" w:hAnsi="Courier" w:cs="Courier"/>
                                      <w:sz w:val="18"/>
                                      <w:szCs w:val="18"/>
                                      <w:lang w:val="en-GB" w:eastAsia="en-GB"/>
                                    </w:rPr>
                                    <w:t>xcfan@stanford.edu</w:t>
                                  </w:r>
                                </w:p>
                                <w:p w:rsidR="007F530E" w:rsidRDefault="007F530E">
                                  <w:pPr>
                                    <w:jc w:val="center"/>
                                  </w:pPr>
                                </w:p>
                                <w:p w:rsidR="007F530E" w:rsidRDefault="007F530E">
                                  <w:pPr>
                                    <w:jc w:val="center"/>
                                  </w:pPr>
                                </w:p>
                              </w:tc>
                            </w:tr>
                          </w:tbl>
                          <w:p w:rsidR="007F530E" w:rsidRDefault="007F530E" w:rsidP="00D10F7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margin-left:0;margin-top:1in;width:494.6pt;height:129.15pt;z-index:251661312;visibility:visible;mso-wrap-style:square;mso-width-percent:0;mso-height-percent:0;mso-wrap-distance-left:9.05pt;mso-wrap-distance-top:0;mso-wrap-distance-right:9.05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" stroked="f">
                <v:fill opacity="0"/>
                <v:textbox inset="0,0,0,0">
                  <w:txbxContent>
                    <w:p w:rsidR="007F530E" w:rsidRDefault="007F530E" w:rsidP="00D10F70">
                      <w:pPr>
                        <w:pStyle w:val="Heading"/>
                        <w:rPr>
                          <w:lang w:val="en-GB"/>
                        </w:rPr>
                      </w:pPr>
                    </w:p>
                    <w:p w:rsidR="007F530E" w:rsidRPr="00B778DA" w:rsidRDefault="007F530E" w:rsidP="00D10F70">
                      <w:pPr>
                        <w:pStyle w:val="Heading"/>
                        <w:rPr>
                          <w:b/>
                          <w:sz w:val="28"/>
                          <w:szCs w:val="28"/>
                        </w:rPr>
                      </w:pPr>
                      <w:r>
                        <w:rPr>
                          <w:b/>
                          <w:sz w:val="28"/>
                          <w:szCs w:val="28"/>
                        </w:rPr>
                        <w:t>Item Removal Detection for Retail Environments by using Neural Networks</w:t>
                      </w:r>
                    </w:p>
                    <w:p w:rsidR="007F530E" w:rsidRDefault="007F530E" w:rsidP="00D10F70"/>
                    <w:tbl>
                      <w:tblPr>
                        <w:tblW w:w="0" w:type="auto"/>
                        <w:tblLayout w:type="fixed"/>
                        <w:tblLook w:val="0000" w:firstRow="0" w:lastRow="0" w:firstColumn="0" w:lastColumn="0" w:noHBand="0" w:noVBand="0"/>
                      </w:tblPr>
                      <w:tblGrid>
                        <w:gridCol w:w="4810"/>
                        <w:gridCol w:w="4810"/>
                      </w:tblGrid>
                      <w:tr w:rsidR="007F530E">
                        <w:tc>
                          <w:tcPr>
                            <w:tcW w:w="4810" w:type="dxa"/>
                            <w:shd w:val="clear" w:color="auto" w:fill="auto"/>
                          </w:tcPr>
                          <w:p w:rsidR="007F530E" w:rsidRDefault="007F530E">
                            <w:pPr>
                              <w:jc w:val="center"/>
                              <w:rPr>
                                <w:sz w:val="24"/>
                                <w:szCs w:val="24"/>
                                <w:lang w:val="en-GB" w:eastAsia="en-GB"/>
                              </w:rPr>
                            </w:pPr>
                            <w:r>
                              <w:rPr>
                                <w:sz w:val="24"/>
                                <w:szCs w:val="24"/>
                                <w:lang w:val="en-GB" w:eastAsia="en-GB"/>
                              </w:rPr>
                              <w:t>Lingjie Kong</w:t>
                            </w:r>
                          </w:p>
                          <w:p w:rsidR="007F530E" w:rsidRDefault="007F530E">
                            <w:pPr>
                              <w:jc w:val="center"/>
                              <w:rPr>
                                <w:sz w:val="24"/>
                                <w:szCs w:val="24"/>
                                <w:lang w:val="en-GB" w:eastAsia="en-GB"/>
                              </w:rPr>
                            </w:pPr>
                            <w:r>
                              <w:rPr>
                                <w:sz w:val="24"/>
                                <w:szCs w:val="24"/>
                                <w:lang w:val="en-GB" w:eastAsia="en-GB"/>
                              </w:rPr>
                              <w:t>Stanford University</w:t>
                            </w:r>
                          </w:p>
                          <w:p w:rsidR="007F530E" w:rsidRDefault="007F530E">
                            <w:pPr>
                              <w:jc w:val="center"/>
                              <w:rPr>
                                <w:rFonts w:ascii="Courier" w:hAnsi="Courier" w:cs="Courier"/>
                                <w:sz w:val="18"/>
                                <w:szCs w:val="18"/>
                                <w:lang w:val="en-GB" w:eastAsia="en-GB"/>
                              </w:rPr>
                            </w:pPr>
                            <w:r>
                              <w:rPr>
                                <w:sz w:val="24"/>
                                <w:szCs w:val="24"/>
                                <w:lang w:val="en-GB" w:eastAsia="en-GB"/>
                              </w:rPr>
                              <w:t>Department of Mechanical Engineering</w:t>
                            </w:r>
                          </w:p>
                          <w:p w:rsidR="007F530E" w:rsidRDefault="007F530E">
                            <w:pPr>
                              <w:jc w:val="center"/>
                            </w:pPr>
                            <w:r>
                              <w:rPr>
                                <w:rFonts w:ascii="Courier" w:hAnsi="Courier" w:cs="Courier"/>
                                <w:sz w:val="18"/>
                                <w:szCs w:val="18"/>
                                <w:lang w:val="en-GB" w:eastAsia="en-GB"/>
                              </w:rPr>
                              <w:t>ljkong@stanford.edu</w:t>
                            </w:r>
                          </w:p>
                          <w:p w:rsidR="007F530E" w:rsidRDefault="007F530E">
                            <w:pPr>
                              <w:jc w:val="center"/>
                            </w:pPr>
                          </w:p>
                        </w:tc>
                        <w:tc>
                          <w:tcPr>
                            <w:tcW w:w="4810" w:type="dxa"/>
                            <w:shd w:val="clear" w:color="auto" w:fill="auto"/>
                          </w:tcPr>
                          <w:p w:rsidR="007F530E" w:rsidRDefault="007F530E">
                            <w:pPr>
                              <w:jc w:val="center"/>
                              <w:rPr>
                                <w:color w:val="000000"/>
                                <w:sz w:val="24"/>
                                <w:szCs w:val="24"/>
                                <w:lang w:val="en-GB" w:eastAsia="en-GB"/>
                              </w:rPr>
                            </w:pPr>
                            <w:proofErr w:type="spellStart"/>
                            <w:r>
                              <w:rPr>
                                <w:color w:val="000000"/>
                                <w:sz w:val="24"/>
                                <w:szCs w:val="24"/>
                                <w:lang w:val="en-GB" w:eastAsia="en-GB"/>
                              </w:rPr>
                              <w:t>Xingchen</w:t>
                            </w:r>
                            <w:proofErr w:type="spellEnd"/>
                            <w:r>
                              <w:rPr>
                                <w:color w:val="000000"/>
                                <w:sz w:val="24"/>
                                <w:szCs w:val="24"/>
                                <w:lang w:val="en-GB" w:eastAsia="en-GB"/>
                              </w:rPr>
                              <w:t xml:space="preserve"> Fan</w:t>
                            </w:r>
                          </w:p>
                          <w:p w:rsidR="007F530E" w:rsidRDefault="007F530E" w:rsidP="00394B2F">
                            <w:pPr>
                              <w:jc w:val="center"/>
                              <w:rPr>
                                <w:color w:val="000000"/>
                                <w:sz w:val="24"/>
                                <w:szCs w:val="24"/>
                                <w:lang w:val="en-GB" w:eastAsia="en-GB"/>
                              </w:rPr>
                            </w:pPr>
                            <w:r>
                              <w:rPr>
                                <w:color w:val="000000"/>
                                <w:sz w:val="24"/>
                                <w:szCs w:val="24"/>
                                <w:lang w:val="en-GB" w:eastAsia="en-GB"/>
                              </w:rPr>
                              <w:t>Stanford University</w:t>
                            </w:r>
                          </w:p>
                          <w:p w:rsidR="007F530E" w:rsidRPr="00394B2F" w:rsidRDefault="007F530E" w:rsidP="00394B2F">
                            <w:pPr>
                              <w:jc w:val="center"/>
                              <w:rPr>
                                <w:color w:val="000000"/>
                                <w:sz w:val="24"/>
                                <w:szCs w:val="24"/>
                                <w:lang w:val="en-GB" w:eastAsia="en-GB"/>
                              </w:rPr>
                            </w:pPr>
                            <w:r>
                              <w:rPr>
                                <w:color w:val="000000"/>
                                <w:sz w:val="24"/>
                                <w:szCs w:val="24"/>
                                <w:lang w:val="en-GB" w:eastAsia="en-GB"/>
                              </w:rPr>
                              <w:t>Department of Mechanical Engineering</w:t>
                            </w:r>
                          </w:p>
                          <w:p w:rsidR="007F530E" w:rsidRDefault="007F530E" w:rsidP="00DA44F9">
                            <w:pPr>
                              <w:jc w:val="center"/>
                            </w:pPr>
                            <w:r>
                              <w:rPr>
                                <w:rFonts w:ascii="Courier" w:hAnsi="Courier" w:cs="Courier"/>
                                <w:sz w:val="18"/>
                                <w:szCs w:val="18"/>
                                <w:lang w:val="en-GB" w:eastAsia="en-GB"/>
                              </w:rPr>
                              <w:t>xcfan@stanford.edu</w:t>
                            </w:r>
                          </w:p>
                          <w:p w:rsidR="007F530E" w:rsidRDefault="007F530E">
                            <w:pPr>
                              <w:jc w:val="center"/>
                            </w:pPr>
                          </w:p>
                          <w:p w:rsidR="007F530E" w:rsidRDefault="007F530E">
                            <w:pPr>
                              <w:jc w:val="center"/>
                            </w:pPr>
                          </w:p>
                        </w:tc>
                      </w:tr>
                    </w:tbl>
                    <w:p w:rsidR="007F530E" w:rsidRDefault="007F530E" w:rsidP="00D10F70"/>
                  </w:txbxContent>
                </v:textbox>
                <w10:wrap type="topAndBottom" anchorx="margin" anchory="page"/>
              </v:shape>
            </w:pict>
          </mc:Fallback>
        </mc:AlternateContent>
      </w:r>
    </w:p>
    <w:p w:rsidR="00D10F70" w:rsidRDefault="00D10F70" w:rsidP="00D10F70">
      <w:pPr>
        <w:jc w:val="center"/>
      </w:pPr>
      <w:r>
        <w:rPr>
          <w:b/>
          <w:sz w:val="24"/>
        </w:rPr>
        <w:t>Abstract</w:t>
      </w:r>
    </w:p>
    <w:p w:rsidR="00D10F70" w:rsidRDefault="00D10F70" w:rsidP="00D10F70">
      <w:pPr>
        <w:pStyle w:val="Abstract"/>
        <w:ind w:firstLine="0"/>
      </w:pPr>
    </w:p>
    <w:p w:rsidR="00D10F70" w:rsidRPr="00B778DA" w:rsidRDefault="009123F3" w:rsidP="00D10F70">
      <w:pPr>
        <w:pStyle w:val="Abstract"/>
        <w:rPr>
          <w:i/>
        </w:rPr>
      </w:pPr>
      <w:r>
        <w:rPr>
          <w:i/>
        </w:rPr>
        <w:t xml:space="preserve">Inspired by </w:t>
      </w:r>
      <w:r w:rsidR="00B220C1">
        <w:rPr>
          <w:i/>
        </w:rPr>
        <w:t xml:space="preserve">the recent </w:t>
      </w:r>
      <w:r w:rsidR="001C4A5C">
        <w:rPr>
          <w:i/>
        </w:rPr>
        <w:t xml:space="preserve">success of </w:t>
      </w:r>
      <w:r w:rsidR="00E778B7">
        <w:rPr>
          <w:i/>
        </w:rPr>
        <w:t xml:space="preserve">Recurrent </w:t>
      </w:r>
      <w:r w:rsidR="004B0A9B">
        <w:rPr>
          <w:i/>
        </w:rPr>
        <w:t>N</w:t>
      </w:r>
      <w:r w:rsidR="003A1975">
        <w:rPr>
          <w:i/>
        </w:rPr>
        <w:t xml:space="preserve">eural </w:t>
      </w:r>
      <w:r w:rsidR="008F628F">
        <w:rPr>
          <w:i/>
        </w:rPr>
        <w:t>N</w:t>
      </w:r>
      <w:r w:rsidR="003A1975">
        <w:rPr>
          <w:i/>
        </w:rPr>
        <w:t xml:space="preserve">etworks </w:t>
      </w:r>
      <w:r w:rsidR="00B85B43">
        <w:rPr>
          <w:i/>
        </w:rPr>
        <w:t>(</w:t>
      </w:r>
      <w:r w:rsidR="004B0A9B">
        <w:rPr>
          <w:i/>
        </w:rPr>
        <w:t>R</w:t>
      </w:r>
      <w:r w:rsidR="00B85B43">
        <w:rPr>
          <w:i/>
        </w:rPr>
        <w:t>NN)</w:t>
      </w:r>
      <w:r w:rsidR="008C51A4">
        <w:rPr>
          <w:i/>
        </w:rPr>
        <w:t xml:space="preserve"> and </w:t>
      </w:r>
      <w:r w:rsidR="00A06434">
        <w:rPr>
          <w:i/>
        </w:rPr>
        <w:t>Convolutional Neural Network (CNN)</w:t>
      </w:r>
      <w:r w:rsidR="008F628F">
        <w:rPr>
          <w:i/>
        </w:rPr>
        <w:t xml:space="preserve"> </w:t>
      </w:r>
      <w:r w:rsidR="007E799E">
        <w:rPr>
          <w:i/>
        </w:rPr>
        <w:t xml:space="preserve">in </w:t>
      </w:r>
      <w:r w:rsidR="00C3315D">
        <w:rPr>
          <w:i/>
        </w:rPr>
        <w:t>classification</w:t>
      </w:r>
      <w:r w:rsidR="006E2128">
        <w:rPr>
          <w:i/>
        </w:rPr>
        <w:t xml:space="preserve">, </w:t>
      </w:r>
      <w:r w:rsidR="00962D5F">
        <w:rPr>
          <w:i/>
        </w:rPr>
        <w:t>localization</w:t>
      </w:r>
      <w:r w:rsidR="006E2128">
        <w:rPr>
          <w:i/>
        </w:rPr>
        <w:t xml:space="preserve">, and </w:t>
      </w:r>
      <w:r w:rsidR="00CE37FE">
        <w:rPr>
          <w:i/>
        </w:rPr>
        <w:t>segmentation</w:t>
      </w:r>
      <w:r w:rsidR="00843A36">
        <w:rPr>
          <w:i/>
        </w:rPr>
        <w:t xml:space="preserve">, we </w:t>
      </w:r>
      <w:r w:rsidR="00F60726">
        <w:rPr>
          <w:i/>
        </w:rPr>
        <w:t xml:space="preserve">propose </w:t>
      </w:r>
      <w:r w:rsidR="004B7152">
        <w:rPr>
          <w:i/>
        </w:rPr>
        <w:t xml:space="preserve">a </w:t>
      </w:r>
      <w:r w:rsidR="0024138C">
        <w:rPr>
          <w:i/>
        </w:rPr>
        <w:t xml:space="preserve">neural </w:t>
      </w:r>
      <w:r w:rsidR="00D938A7">
        <w:rPr>
          <w:i/>
        </w:rPr>
        <w:t xml:space="preserve">network </w:t>
      </w:r>
      <w:r w:rsidR="00675455">
        <w:rPr>
          <w:i/>
        </w:rPr>
        <w:t xml:space="preserve">application </w:t>
      </w:r>
      <w:r w:rsidR="00CF5F98">
        <w:rPr>
          <w:i/>
        </w:rPr>
        <w:t xml:space="preserve">in item removal detection for retail </w:t>
      </w:r>
      <w:r w:rsidR="000B75C7">
        <w:rPr>
          <w:i/>
        </w:rPr>
        <w:t xml:space="preserve">environments. </w:t>
      </w:r>
      <w:r w:rsidR="0005341A">
        <w:rPr>
          <w:i/>
        </w:rPr>
        <w:t>Different</w:t>
      </w:r>
      <w:r w:rsidR="00502772">
        <w:rPr>
          <w:i/>
        </w:rPr>
        <w:t xml:space="preserve"> </w:t>
      </w:r>
      <w:r w:rsidR="00EB3267">
        <w:rPr>
          <w:i/>
        </w:rPr>
        <w:t xml:space="preserve">Amazon Go which </w:t>
      </w:r>
      <w:r w:rsidR="006B19BA">
        <w:rPr>
          <w:i/>
        </w:rPr>
        <w:t xml:space="preserve">relies on </w:t>
      </w:r>
      <w:r w:rsidR="005134E0">
        <w:rPr>
          <w:i/>
        </w:rPr>
        <w:t>both</w:t>
      </w:r>
      <w:r w:rsidR="0057047D">
        <w:rPr>
          <w:i/>
        </w:rPr>
        <w:t xml:space="preserve"> </w:t>
      </w:r>
      <w:r w:rsidR="007E6B07">
        <w:rPr>
          <w:i/>
        </w:rPr>
        <w:t xml:space="preserve">sensor fusion, and deep learning algorithms, we focus on </w:t>
      </w:r>
      <w:r w:rsidR="00617476">
        <w:rPr>
          <w:i/>
        </w:rPr>
        <w:t xml:space="preserve">only use </w:t>
      </w:r>
      <w:r w:rsidR="00034B0C">
        <w:rPr>
          <w:i/>
        </w:rPr>
        <w:t>only</w:t>
      </w:r>
      <w:r w:rsidR="00617476">
        <w:rPr>
          <w:i/>
        </w:rPr>
        <w:t xml:space="preserve"> deep </w:t>
      </w:r>
      <w:r w:rsidR="0019180D">
        <w:rPr>
          <w:i/>
        </w:rPr>
        <w:t xml:space="preserve">to enable </w:t>
      </w:r>
      <w:r w:rsidR="001A3EC0">
        <w:rPr>
          <w:i/>
        </w:rPr>
        <w:t xml:space="preserve">customers to explore and shop more efficiently. </w:t>
      </w:r>
      <w:r w:rsidR="004F7DE2">
        <w:rPr>
          <w:i/>
        </w:rPr>
        <w:t>Unlike traditiona</w:t>
      </w:r>
      <w:r w:rsidR="00970404">
        <w:rPr>
          <w:i/>
        </w:rPr>
        <w:t xml:space="preserve">l </w:t>
      </w:r>
      <w:r w:rsidR="0040351B">
        <w:rPr>
          <w:i/>
        </w:rPr>
        <w:t>image classification</w:t>
      </w:r>
      <w:r w:rsidR="005F6BB7">
        <w:rPr>
          <w:i/>
        </w:rPr>
        <w:t xml:space="preserve">, the input </w:t>
      </w:r>
      <w:r w:rsidR="002B36C1">
        <w:rPr>
          <w:i/>
        </w:rPr>
        <w:t xml:space="preserve">into our network is a steam of video while the </w:t>
      </w:r>
      <w:r w:rsidR="005B2C04">
        <w:rPr>
          <w:i/>
        </w:rPr>
        <w:t xml:space="preserve">output is the prediction of </w:t>
      </w:r>
      <w:r w:rsidR="002B1075">
        <w:rPr>
          <w:i/>
        </w:rPr>
        <w:t xml:space="preserve">class of removed items as well as number of </w:t>
      </w:r>
      <w:r w:rsidR="0067769F">
        <w:rPr>
          <w:i/>
        </w:rPr>
        <w:t xml:space="preserve">removed items. </w:t>
      </w:r>
      <w:r w:rsidR="00BC7CE9">
        <w:rPr>
          <w:i/>
        </w:rPr>
        <w:t xml:space="preserve">We will </w:t>
      </w:r>
      <w:r w:rsidR="00D72F6D">
        <w:rPr>
          <w:i/>
        </w:rPr>
        <w:t xml:space="preserve">implement </w:t>
      </w:r>
      <w:r w:rsidR="00597104">
        <w:rPr>
          <w:i/>
        </w:rPr>
        <w:t>popular video classification algorithm</w:t>
      </w:r>
      <w:r w:rsidR="006C1C87">
        <w:rPr>
          <w:i/>
        </w:rPr>
        <w:t xml:space="preserve">, compare the performance, and explore method to </w:t>
      </w:r>
      <w:r w:rsidR="001A4CB6">
        <w:rPr>
          <w:i/>
        </w:rPr>
        <w:t xml:space="preserve">enhance the </w:t>
      </w:r>
      <w:r w:rsidR="00220115">
        <w:rPr>
          <w:i/>
        </w:rPr>
        <w:t xml:space="preserve">prediction result. </w:t>
      </w:r>
      <w:r w:rsidR="0015151C">
        <w:rPr>
          <w:i/>
        </w:rPr>
        <w:t xml:space="preserve">Specifically, </w:t>
      </w:r>
      <w:r w:rsidR="00FD1A5F">
        <w:rPr>
          <w:i/>
        </w:rPr>
        <w:t xml:space="preserve">C3D, </w:t>
      </w:r>
      <w:r w:rsidR="0041490F">
        <w:rPr>
          <w:i/>
        </w:rPr>
        <w:t xml:space="preserve">two stream </w:t>
      </w:r>
      <w:r w:rsidR="00CE6AD1">
        <w:rPr>
          <w:i/>
        </w:rPr>
        <w:t xml:space="preserve">convolutional networks, </w:t>
      </w:r>
      <w:r w:rsidR="008519F5">
        <w:rPr>
          <w:i/>
        </w:rPr>
        <w:t xml:space="preserve">long term recurrent </w:t>
      </w:r>
      <w:r w:rsidR="0091096E">
        <w:rPr>
          <w:i/>
        </w:rPr>
        <w:t xml:space="preserve">convolutional </w:t>
      </w:r>
      <w:r w:rsidR="0041490F">
        <w:rPr>
          <w:i/>
        </w:rPr>
        <w:t>network</w:t>
      </w:r>
      <w:r w:rsidR="00CE6AD1">
        <w:rPr>
          <w:i/>
        </w:rPr>
        <w:t xml:space="preserve"> will be implemented.</w:t>
      </w:r>
      <w:r w:rsidR="00CA57F3">
        <w:rPr>
          <w:i/>
        </w:rPr>
        <w:t xml:space="preserve"> Eventually, we will explore the pros and cons of each networks and </w:t>
      </w:r>
      <w:r w:rsidR="000C2E8D">
        <w:rPr>
          <w:i/>
        </w:rPr>
        <w:t xml:space="preserve">try to </w:t>
      </w:r>
      <w:r w:rsidR="00351A39">
        <w:rPr>
          <w:i/>
        </w:rPr>
        <w:t>find the best network to solve this item removal detection problem.</w:t>
      </w:r>
      <w:r w:rsidR="0041490F">
        <w:rPr>
          <w:i/>
        </w:rPr>
        <w:t xml:space="preserve"> </w:t>
      </w:r>
    </w:p>
    <w:p w:rsidR="00D10F70" w:rsidRDefault="00D10F70" w:rsidP="00D10F70"/>
    <w:p w:rsidR="00D10F70" w:rsidRDefault="00D10F70" w:rsidP="00D10F70">
      <w:pPr>
        <w:pStyle w:val="Heading1"/>
        <w:numPr>
          <w:ilvl w:val="0"/>
          <w:numId w:val="1"/>
        </w:numPr>
      </w:pPr>
      <w:r>
        <w:t>Introduction</w:t>
      </w:r>
    </w:p>
    <w:p w:rsidR="009F68C5" w:rsidRPr="009F68C5" w:rsidRDefault="009F68C5" w:rsidP="009F68C5"/>
    <w:p w:rsidR="005C2B9F" w:rsidRDefault="005A5FDA" w:rsidP="00930030">
      <w:pPr>
        <w:pStyle w:val="Heading1"/>
        <w:numPr>
          <w:ilvl w:val="0"/>
          <w:numId w:val="1"/>
        </w:numPr>
      </w:pPr>
      <w:r>
        <w:t xml:space="preserve">Related work </w:t>
      </w:r>
    </w:p>
    <w:p w:rsidR="00AD4A55" w:rsidRDefault="003C1292" w:rsidP="009F6762">
      <w:pPr>
        <w:pStyle w:val="Text"/>
      </w:pPr>
      <w:r>
        <w:t xml:space="preserve">So far, </w:t>
      </w:r>
      <w:r w:rsidR="008732FA">
        <w:t xml:space="preserve">Convolutional </w:t>
      </w:r>
      <w:r w:rsidR="00B644AB">
        <w:t xml:space="preserve">Neural </w:t>
      </w:r>
      <w:r w:rsidR="00A67D34">
        <w:t>Networks</w:t>
      </w:r>
      <w:r w:rsidR="00115BA8">
        <w:t xml:space="preserve"> (CNNs) </w:t>
      </w:r>
      <w:r w:rsidR="00115BA8">
        <w:fldChar w:fldCharType="begin" w:fldLock="1"/>
      </w:r>
      <w:r w:rsidR="00115BA8">
        <w:instrText>ADDIN CSL_CITATION { "citationItems" : [ { "id" : "ITEM-1", "itemData" : { "DOI" : "10.1109/5.726791", "ISBN" : "0018-9219", "ISSN" : "00189219", "PMID" : "15823584", "abstract" : "Multilayer neural networks trained with the back-propagation\\nalgorithm constitute the best example of a successful gradient based\\nlearning technique. Given an appropriate network architecture,\\ngradient-based learning algorithms can be used to synthesize a complex\\ndecision surface that can classify high-dimensional patterns, such as\\nhandwritten characters, with minimal preprocessing. This paper reviews\\nvarious methods applied to handwritten character recognition and\\ncompares them on a standard handwritten digit recognition task.\\nConvolutional neural networks, which are specifically designed to deal\\nwith the variability of 2D shapes, are shown to outperform all other\\ntechniques. Real-life document recognition systems are composed of\\nmultiple modules including field extraction, segmentation recognition,\\nand language modeling. A new learning paradigm, called graph transformer\\nnetworks (GTN), allows such multimodule systems to be trained globally\\nusing gradient-based methods so as to minimize an overall performance\\nmeasure. Two systems for online handwriting recognition are described.\\nExperiments demonstrate the advantage of global training, and the\\nflexibility of graph transformer networks. A graph transformer network\\nfor reading a bank cheque is also described. It uses convolutional\\nneural network character recognizers combined with global training\\ntechniques to provide record accuracy on business and personal cheques.\\nIt is deployed commercially and reads several million cheques per day\\n", "author" : [ { "dropping-particle" : "", "family" : "LeCun", "given" : "Yann", "non-dropping-particle" : "", "parse-names" : false, "suffix" : "" }, { "dropping-particle" : "", "family" : "Bottou", "given" : "L??on", "non-dropping-particle" : "", "parse-names" : false, "suffix" : "" }, { "dropping-particle" : "", "family" : "Bengio", "given" : "Yoshua", "non-dropping-particle" : "", "parse-names" : false, "suffix" : "" }, { "dropping-particle" : "", "family" : "Haffner", "given" : "Patrick", "non-dropping-particle" : "", "parse-names" : false, "suffix" : "" } ], "container-title" : "Proceedings of the IEEE", "id" : "ITEM-1", "issue" : "11", "issued" : { "date-parts" : [ [ "1998" ] ] }, "page" : "2278-2323", "title" : "Gradient-based learning applied to document recognition", "type" : "article-journal", "volume" : "86" }, "uris" : [ "http://www.mendeley.com/documents/?uuid=7ea79cd6-0347-49fa-8041-56515e6fab08" ] } ], "mendeley" : { "formattedCitation" : "[1]", "plainTextFormattedCitation" : "[1]", "previouslyFormattedCitation" : "[1]" }, "properties" : { "noteIndex" : 0 }, "schema" : "https://github.com/citation-style-language/schema/raw/master/csl-citation.json" }</w:instrText>
      </w:r>
      <w:r w:rsidR="00115BA8">
        <w:fldChar w:fldCharType="separate"/>
      </w:r>
      <w:r w:rsidR="00115BA8" w:rsidRPr="00115BA8">
        <w:rPr>
          <w:noProof/>
        </w:rPr>
        <w:t>[1]</w:t>
      </w:r>
      <w:r w:rsidR="00115BA8">
        <w:fldChar w:fldCharType="end"/>
      </w:r>
      <w:r w:rsidR="00115BA8">
        <w:t xml:space="preserve"> </w:t>
      </w:r>
      <w:r w:rsidR="00330E6A">
        <w:t xml:space="preserve">have outperform most other algorithms </w:t>
      </w:r>
      <w:r w:rsidR="00E30EF0">
        <w:t xml:space="preserve">in </w:t>
      </w:r>
      <w:r w:rsidR="00BB4B94">
        <w:t>understanding image contents</w:t>
      </w:r>
      <w:r w:rsidR="009269D6">
        <w:t xml:space="preserve"> and shows the </w:t>
      </w:r>
      <w:r w:rsidR="00F5623B">
        <w:t xml:space="preserve">state-of-the-art </w:t>
      </w:r>
      <w:r w:rsidR="009C6DBD">
        <w:t xml:space="preserve">performance in </w:t>
      </w:r>
      <w:r w:rsidR="00C94CB6">
        <w:t xml:space="preserve">image classification, </w:t>
      </w:r>
      <w:r w:rsidR="0017760B">
        <w:t xml:space="preserve">localization, </w:t>
      </w:r>
      <w:r w:rsidR="00B04C52">
        <w:t xml:space="preserve">segmentation, </w:t>
      </w:r>
      <w:r w:rsidR="00D63F36">
        <w:t>detection, and so on</w:t>
      </w:r>
      <w:r w:rsidR="0076057A">
        <w:t xml:space="preserve"> </w:t>
      </w:r>
      <w:r w:rsidR="0076057A">
        <w:fldChar w:fldCharType="begin" w:fldLock="1"/>
      </w:r>
      <w:r w:rsidR="00D757F8">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3a057b0c-106b-4445-bbd5-661bb09a966d" ] } ], "mendeley" : { "formattedCitation" : "[2]", "plainTextFormattedCitation" : "[2]", "previouslyFormattedCitation" : "[2]" }, "properties" : { "noteIndex" : 0 }, "schema" : "https://github.com/citation-style-language/schema/raw/master/csl-citation.json" }</w:instrText>
      </w:r>
      <w:r w:rsidR="0076057A">
        <w:fldChar w:fldCharType="separate"/>
      </w:r>
      <w:r w:rsidR="0076057A" w:rsidRPr="0076057A">
        <w:rPr>
          <w:noProof/>
        </w:rPr>
        <w:t>[2]</w:t>
      </w:r>
      <w:r w:rsidR="0076057A">
        <w:fldChar w:fldCharType="end"/>
      </w:r>
      <w:r w:rsidR="0076057A">
        <w:t xml:space="preserve"> </w:t>
      </w:r>
      <w:r w:rsidR="00D757F8">
        <w:fldChar w:fldCharType="begin" w:fldLock="1"/>
      </w:r>
      <w:r w:rsidR="00A90710">
        <w:instrText>ADDIN CSL_CITATION { "citationItems" : [ { "id" : "ITEM-1", "itemData" : { "DOI" : "10.1109/TPAMI.2012.231", "ISBN" : "0162-8828 VO - 35", "ISSN" : "01628828", "PMID" : "23787344", "abstract" : "Scene labeling consists of labeling each pixel in an image with the category of the object it belongs to. We propose a method that uses a multiscale convolutional network trained from raw pixels to extract dense feature vectors that encode regions of multiple sizes centered on each pixel. The method alleviates the need for engineered features, and produces a powerful representation that captures texture, shape, and contextual information. We report results using multiple postprocessing methods to produce the final labeling. Among those, we propose a technique to automatically retrieve, from a pool of segmentation components, an optimal set of components that best explain the scene; these components are arbitrary, for example, they can be taken from a segmentation tree or from any family of oversegmentations. The system yields record accuracies on the SIFT Flow dataset (33 classes) and the Barcelona dataset (170 classes) and near-record accuracy on Stanford background dataset (eight classes), while being an order of magnitude faster than competing approaches, producing a $(320\\times 240)$ image labeling in less than a second, including feature extraction.", "author" : [ { "dropping-particle" : "", "family" : "Farabet", "given" : "Clement", "non-dropping-particle" : "", "parse-names" : false, "suffix" : "" }, { "dropping-particle" : "", "family" : "Couprie", "given" : "Camille", "non-dropping-particle" : "", "parse-names" : false, "suffix" : "" }, { "dropping-particle" : "", "family" : "Najman", "given" : "Laurent", "non-dropping-particle" : "", "parse-names" : false, "suffix" : "" }, { "dropping-particle" : "", "family" : "Lecun", "given" : "Yann", "non-dropping-particle" : "", "parse-names" : false, "suffix" : "" } ], "container-title" : "IEEE Transactions on Pattern Analysis and Machine Intelligence", "id" : "ITEM-1", "issue" : "8", "issued" : { "date-parts" : [ [ "2013" ] ] }, "page" : "1915-1929", "title" : "Learning hierarchical features for scene labeling", "type" : "article-journal", "volume" : "35" }, "uris" : [ "http://www.mendeley.com/documents/?uuid=7fe2e31f-6291-4728-a30a-8af317604e00" ] } ], "mendeley" : { "formattedCitation" : "[3]", "plainTextFormattedCitation" : "[3]", "previouslyFormattedCitation" : "[3]" }, "properties" : { "noteIndex" : 0 }, "schema" : "https://github.com/citation-style-language/schema/raw/master/csl-citation.json" }</w:instrText>
      </w:r>
      <w:r w:rsidR="00D757F8">
        <w:fldChar w:fldCharType="separate"/>
      </w:r>
      <w:r w:rsidR="00D757F8" w:rsidRPr="00D757F8">
        <w:rPr>
          <w:noProof/>
        </w:rPr>
        <w:t>[3]</w:t>
      </w:r>
      <w:r w:rsidR="00D757F8">
        <w:fldChar w:fldCharType="end"/>
      </w:r>
      <w:r w:rsidR="00A90710">
        <w:t xml:space="preserve"> </w:t>
      </w:r>
      <w:r w:rsidR="00A90710">
        <w:fldChar w:fldCharType="begin" w:fldLock="1"/>
      </w:r>
      <w:r w:rsidR="00A90710">
        <w:instrText>ADDIN CSL_CITATION { "citationItems" : [ { "id" : "ITEM-1", "itemData" : { "ISBN" : "9781627480031", "ISSN" : "10495258", "abstract" : "We address a central problem of neuroanatomy, namely, the automatic segmentation of neuronal structures depicted in stacks of electron microscopy (EM) images. This is necessary to ef\ufb01ciently map 3D brain structure and connectivity. To segment biological neuron membranes, we use a special type of deep arti\ufb01cial neural network as a pixel classi\ufb01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ufb01er is trained by plain gradient descent on a 512  512  30 stack with known ground truth, and tested on a stack of the same size (ground truth unknown to the authors) by the organizers of the ISBI 2012 EM Segmentation Challenge. Even without problem-speci\ufb01c postprocessing, our approach outperforms competing techniques by a large margin in all three considered metrics, i.e. rand error, warping error and pixel error. For pixel error, our approach is the only one outperforming a second human observer.", "author" : [ { "dropping-particle" : "", "family" : "Ciresan", "given" : "Dc", "non-dropping-particle" : "", "parse-names" : false, "suffix" : "" }, { "dropping-particle" : "", "family" : "Giusti", "given" : "Alessandro", "non-dropping-particle" : "", "parse-names" : false, "suffix" : "" }, { "dropping-particle" : "", "family" : "Gambardella", "given" : "Lm", "non-dropping-particle" : "", "parse-names" : false, "suffix" : "" }, { "dropping-particle" : "", "family" : "Schmidhuber", "given" : "J", "non-dropping-particle" : "", "parse-names" : false, "suffix" : "" } ], "container-title" : "Nips", "id" : "ITEM-1", "issued" : { "date-parts" : [ [ "2012" ] ] }, "page" : "1-9", "title" : "Deep Neural Networks Segment Neuronal Membranes in Electron Microscopy Images", "type" : "article-journal" }, "uris" : [ "http://www.mendeley.com/documents/?uuid=78be4f32-e0ea-413f-acc2-e672657b6962" ] } ], "mendeley" : { "formattedCitation" : "[4]", "plainTextFormattedCitation" : "[4]", "previouslyFormattedCitation" : "[4]" }, "properties" : { "noteIndex" : 0 }, "schema" : "https://github.com/citation-style-language/schema/raw/master/csl-citation.json" }</w:instrText>
      </w:r>
      <w:r w:rsidR="00A90710">
        <w:fldChar w:fldCharType="separate"/>
      </w:r>
      <w:r w:rsidR="00A90710" w:rsidRPr="00A90710">
        <w:rPr>
          <w:noProof/>
        </w:rPr>
        <w:t>[4]</w:t>
      </w:r>
      <w:r w:rsidR="00A90710">
        <w:fldChar w:fldCharType="end"/>
      </w:r>
      <w:r w:rsidR="00A90710">
        <w:t xml:space="preserve"> </w:t>
      </w:r>
      <w:r w:rsidR="00A90710">
        <w:fldChar w:fldCharType="begin" w:fldLock="1"/>
      </w:r>
      <w:r w:rsidR="00430848">
        <w:instrText>ADDIN CSL_CITATION { "citationItems" : [ { "id" : "ITEM-1", "itemData" : { "abstract" : "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 "author" : [ { "dropping-particle" : "", "family" : "Sermanet", "given" : "Pierre", "non-dropping-particle" : "", "parse-names" : false, "suffix" : "" }, { "dropping-particle" : "", "family" : "Eigen", "given" : "David", "non-dropping-particle" : "", "parse-names" : false, "suffix" : "" }, { "dropping-particle" : "", "family" : "Zhang", "given" : "Xiang", "non-dropping-particle" : "", "parse-names" : false, "suffix" : "" }, { "dropping-particle" : "", "family" : "Mathieu", "given" : "Michael", "non-dropping-particle" : "", "parse-names" : false, "suffix" : "" }, { "dropping-particle" : "", "family" : "Fergus", "given" : "Rob", "non-dropping-particle" : "", "parse-names" : false, "suffix" : "" }, { "dropping-particle" : "", "family" : "LeCun", "given" : "Yann", "non-dropping-particle" : "", "parse-names" : false, "suffix" : "" } ], "container-title" : "arXiv preprint arXiv", "id" : "ITEM-1", "issued" : { "date-parts" : [ [ "2013" ] ] }, "page" : "1312.6229", "title" : "OverFeat: Integrated Recognition, Localization and Detection using Convolutional Networks", "type" : "article-journal" }, "uris" : [ "http://www.mendeley.com/documents/?uuid=2d0e5d6a-4e26-4e71-8898-6f405e1c1dc0" ] } ], "mendeley" : { "formattedCitation" : "[5]", "plainTextFormattedCitation" : "[5]", "previouslyFormattedCitation" : "[5]" }, "properties" : { "noteIndex" : 0 }, "schema" : "https://github.com/citation-style-language/schema/raw/master/csl-citation.json" }</w:instrText>
      </w:r>
      <w:r w:rsidR="00A90710">
        <w:fldChar w:fldCharType="separate"/>
      </w:r>
      <w:r w:rsidR="00A90710" w:rsidRPr="00A90710">
        <w:rPr>
          <w:noProof/>
        </w:rPr>
        <w:t>[5]</w:t>
      </w:r>
      <w:r w:rsidR="00A90710">
        <w:fldChar w:fldCharType="end"/>
      </w:r>
      <w:r w:rsidR="00F202B3">
        <w:t xml:space="preserve"> </w:t>
      </w:r>
      <w:r w:rsidR="00430848">
        <w:fldChar w:fldCharType="begin" w:fldLock="1"/>
      </w:r>
      <w:r w:rsidR="00430848">
        <w:instrText>ADDIN CSL_CITATION { "citationItems" : [ { "id" : "ITEM-1", "itemData" : { "DOI" : "10.1109/CVPR.2014.81", "ISBN" : "9781479951178", "ISSN" : "10636919", "PMID" : "26656583", "abstract" : "Can a large convolutional neural network trained for whole-image classification on ImageNet be coaxed into detecting objects in PASCAL? We show that the answer is yes, and that the resulting system is simple, scalable, and boosts mean average precision, relative to the venerable deformable part model, by more than 40% (achieving a final mAP of 48% on VOC 2007). Our framework combines powerful computer vision techniques for generating bottom-up region proposals with recent advances in learning high-capacity convolutional neural networks. We call the resulting system R-CNN: Regions with CNN features. The same framework is also competitive with state-of-the-art semantic segmentation methods, demonstrating its flexibility. Beyond these results, we execute a battery of experiments that provide insight into what the network learns to represent, revealing a rich hierarchy of discriminative and often semantically meaningful features.", "author" : [ { "dropping-particle" : "", "family" : "Girshick", "given" : "Ross", "non-dropping-particle" : "", "parse-names" : false, "suffix" : "" }, { "dropping-particle" : "", "family" : "Donahue", "given" : "Jeff", "non-dropping-particle" : "", "parse-names" : false, "suffix" : "" }, { "dropping-particle" : "", "family" : "Darrell", "given" : "Trevor", "non-dropping-particle" : "", "parse-names" : false, "suffix" : "" }, { "dropping-particle" : "", "family" : "Malik", "given" : "Jitendra", "non-dropping-particle" : "", "parse-names" : false, "suffix" : "" } ], "container-title" : "Proceedings of the IEEE Computer Society Conference on Computer Vision and Pattern Recognition", "id" : "ITEM-1", "issued" : { "date-parts" : [ [ "2014" ] ] }, "page" : "580-587", "title" : "Rich feature hierarchies for accurate object detection and semantic segmentation", "type" : "paper-conference" }, "uris" : [ "http://www.mendeley.com/documents/?uuid=2e0cf2e9-ec4b-4ec0-b45f-376cfbd56767" ] } ], "mendeley" : { "formattedCitation" : "[6]", "plainTextFormattedCitation" : "[6]", "previouslyFormattedCitation" : "[6]" }, "properties" : { "noteIndex" : 0 }, "schema" : "https://github.com/citation-style-language/schema/raw/master/csl-citation.json" }</w:instrText>
      </w:r>
      <w:r w:rsidR="00430848">
        <w:fldChar w:fldCharType="separate"/>
      </w:r>
      <w:r w:rsidR="00430848" w:rsidRPr="00430848">
        <w:rPr>
          <w:noProof/>
        </w:rPr>
        <w:t>[6]</w:t>
      </w:r>
      <w:r w:rsidR="00430848">
        <w:fldChar w:fldCharType="end"/>
      </w:r>
      <w:r w:rsidR="00430848">
        <w:t xml:space="preserve"> </w:t>
      </w:r>
      <w:r w:rsidR="00430848">
        <w:fldChar w:fldCharType="begin" w:fldLock="1"/>
      </w:r>
      <w:r w:rsidR="0032032B">
        <w:instrText>ADDIN CSL_CITATION { "citationItems" : [ { "id" : "ITEM-1", "itemData" : { "DOI" : "10.1109/CVPRW.2014.131", "ISBN" : "9781479943098", "ISSN" : "21607516", "PMID" : "87882338", "abstract" : "Recent results indicate that the generic descriptors ex- tracted from the convolutional neural networks are very powerful [ 10 , 29 , 48 ]. This paper adds to the mount- ing evidence that this is indeed the case. We report on a series of experiments conducted for different recogni- tion tasks using the publicly available code and model of the OverFeat network which was trained to perform ob- ject classification on ILSVRC13. We use features extracted from the OverFeat network as a generic image represen- tation to tackle the diverse range of recognition tasks of object image classification, scene recognition, fine grained recognition, attribute detection and image retrieval applied to a diverse set of datasets. We selected these tasks and datasets as they gradually move further away from the orig- inal task and data the OverFeat network was trained to solve. Astonishingly, we report consistent superior results compared to the highly tuned state-of-the-art systems in all the visual classification tasks on various datasets. For instance retrieval it consistently outperforms low memory footprint methods except for sculptures dataset. The results are achieved using a linear SVM classifier (or L 2 distance in case of retrieval) applied to a feature representation of size 4096 extracted from a layer in the net. The representa- tions are further modified using simple augmentation tech- niques e.g. jittering. The results strongly suggest that fea- tures obtained from deep learning with convolutional nets should be the primary candidate in most visual recognition tasks.", "author" : [ { "dropping-particle" : "", "family" : "Razavian", "given" : "Ali Sharif", "non-dropping-particle" : "", "parse-names" : false, "suffix" : "" }, { "dropping-particle" : "", "family" : "Azizpour", "given" : "Hossein", "non-dropping-particle" : "", "parse-names" : false, "suffix" : "" }, { "dropping-particle" : "", "family" : "Sullivan", "given" : "Josephine", "non-dropping-particle" : "", "parse-names" : false, "suffix" : "" }, { "dropping-particle" : "", "family" : "Carlsson", "given" : "Stefan", "non-dropping-particle" : "", "parse-names" : false, "suffix" : "" } ], "container-title" : "IEEE Computer Society Conference on Computer Vision and Pattern Recognition Workshops", "id" : "ITEM-1", "issued" : { "date-parts" : [ [ "2014" ] ] }, "page" : "512-519", "title" : "CNN features off-the-shelf: An astounding baseline for recognition", "type" : "paper-conference" }, "uris" : [ "http://www.mendeley.com/documents/?uuid=c461ac34-b9e9-46f3-b6be-56263291f9b8" ] } ], "mendeley" : { "formattedCitation" : "[7]", "plainTextFormattedCitation" : "[7]", "previouslyFormattedCitation" : "[7]" }, "properties" : { "noteIndex" : 0 }, "schema" : "https://github.com/citation-style-language/schema/raw/master/csl-citation.json" }</w:instrText>
      </w:r>
      <w:r w:rsidR="00430848">
        <w:fldChar w:fldCharType="separate"/>
      </w:r>
      <w:r w:rsidR="00430848" w:rsidRPr="00430848">
        <w:rPr>
          <w:noProof/>
        </w:rPr>
        <w:t>[7]</w:t>
      </w:r>
      <w:r w:rsidR="00430848">
        <w:fldChar w:fldCharType="end"/>
      </w:r>
      <w:r w:rsidR="004D10EB">
        <w:t xml:space="preserve">. Under these condition, CNNs is power enough to </w:t>
      </w:r>
      <w:r w:rsidR="0032032B">
        <w:t xml:space="preserve">extract image feature </w:t>
      </w:r>
      <w:r w:rsidR="0032032B">
        <w:fldChar w:fldCharType="begin" w:fldLock="1"/>
      </w:r>
      <w:r w:rsidR="00D60363">
        <w:instrText>ADDIN CSL_CITATION { "citationItems" : [ { "id" : "ITEM-1", "itemData" : { "DOI" : "10.1007/978-3-319-10590-1_53", "ISBN" : "978-3-319-10589-5", "ISSN" : "978-3-319-10589-5", "PMID" : "26353135", "abstract" : "Large Convolutional Network models have recently demonstrated impressive classification performance on the ImageNet benchmark Krizhevsky et al. [18]. However there is no clear understanding of why they perform so well, or how they might be improved. In this paper we explore both issues. We introduce a novel visualization technique that gives insight into the function of intermediate feature layers and the operation of the classifier. Used in a diagnostic role, these visualizations allow us to find model architectures that outperform Krizhevsky et al on the ImageNet classification benchmark. We also perform an ablation study to discover the performance contribution from different model layers. We show our ImageNet model generalizes well to other datasets: when the softmax classifier is retrained, it convincingly beats the current state-of-the-art results on Caltech-101 and Caltech-256 datasets.", "author" : [ { "dropping-particle" : "", "family" : "Zeiler", "given" : "Matthew D.", "non-dropping-particle" : "", "parse-names" : false, "suffix" : "" }, { "dropping-particle" : "", "family" : "Fergus", "given" : "Rob", "non-dropping-particle" : "", "parse-names" : false, "suffix" : "" } ], "container-title" : "Computer Vision\u2013ECCV 2014", "id" : "ITEM-1", "issued" : { "date-parts" : [ [ "2014" ] ] }, "page" : "818-833", "title" : "Visualizing and Understanding Convolutional Networks arXiv:1311.2901v3 [cs.CV] 28 Nov 2013", "type" : "article-journal", "volume" : "8689" }, "uris" : [ "http://www.mendeley.com/documents/?uuid=b6c00df8-3b8a-4f58-b06e-ab1156cc8ea9" ] } ], "mendeley" : { "formattedCitation" : "[8]", "plainTextFormattedCitation" : "[8]", "previouslyFormattedCitation" : "[8]" }, "properties" : { "noteIndex" : 0 }, "schema" : "https://github.com/citation-style-language/schema/raw/master/csl-citation.json" }</w:instrText>
      </w:r>
      <w:r w:rsidR="0032032B">
        <w:fldChar w:fldCharType="separate"/>
      </w:r>
      <w:r w:rsidR="0032032B" w:rsidRPr="0032032B">
        <w:rPr>
          <w:noProof/>
        </w:rPr>
        <w:t>[8]</w:t>
      </w:r>
      <w:r w:rsidR="0032032B">
        <w:fldChar w:fldCharType="end"/>
      </w:r>
      <w:r w:rsidR="0032032B">
        <w:t>.</w:t>
      </w:r>
    </w:p>
    <w:p w:rsidR="00A43702" w:rsidRDefault="00AD4A55" w:rsidP="000A4B0A">
      <w:pPr>
        <w:pStyle w:val="Text"/>
      </w:pPr>
      <w:r>
        <w:t>However,</w:t>
      </w:r>
      <w:r w:rsidR="00D26DFE">
        <w:t xml:space="preserve"> current</w:t>
      </w:r>
      <w:r w:rsidR="00510A36">
        <w:t xml:space="preserve">ly </w:t>
      </w:r>
      <w:r w:rsidR="009C162B">
        <w:t>there is no</w:t>
      </w:r>
      <w:r w:rsidR="001D03FC">
        <w:t xml:space="preserve">t a single </w:t>
      </w:r>
      <w:r w:rsidR="008C4066">
        <w:t xml:space="preserve">video </w:t>
      </w:r>
      <w:r w:rsidR="00765BD7">
        <w:t>classification benchmark that</w:t>
      </w:r>
      <w:r w:rsidR="00157F09">
        <w:t xml:space="preserve"> perform at the same level of current image data set. </w:t>
      </w:r>
      <w:r w:rsidR="001F039F">
        <w:t xml:space="preserve">First, compare to images, videos are significantly harder to </w:t>
      </w:r>
      <w:r w:rsidR="002639F7">
        <w:t xml:space="preserve">annotate. </w:t>
      </w:r>
      <w:r w:rsidR="00F66EE0">
        <w:t xml:space="preserve">It takes large amount of time to collect </w:t>
      </w:r>
      <w:r w:rsidR="00907A43">
        <w:t xml:space="preserve">large </w:t>
      </w:r>
      <w:r w:rsidR="00435A82">
        <w:t xml:space="preserve">enough of data to feed CNNs. </w:t>
      </w:r>
      <w:r w:rsidR="003160EF">
        <w:t xml:space="preserve">Second, </w:t>
      </w:r>
      <w:r w:rsidR="006D3806">
        <w:t xml:space="preserve">videos have more </w:t>
      </w:r>
      <w:r w:rsidR="005001F0">
        <w:t xml:space="preserve">dense information compared to </w:t>
      </w:r>
      <w:r w:rsidR="000A0939">
        <w:t xml:space="preserve">image and </w:t>
      </w:r>
      <w:r w:rsidR="004E7D98">
        <w:t xml:space="preserve">it is much hard to classify. </w:t>
      </w:r>
      <w:r w:rsidR="007927CF">
        <w:t xml:space="preserve">Last but not least, </w:t>
      </w:r>
      <w:r w:rsidR="001B2EAE">
        <w:t>each frame of the video</w:t>
      </w:r>
      <w:r w:rsidR="001F2CB0">
        <w:t xml:space="preserve"> has temporal and spatial </w:t>
      </w:r>
      <w:r w:rsidR="00A43702">
        <w:t>relationship.</w:t>
      </w:r>
    </w:p>
    <w:p w:rsidR="009F6762" w:rsidRDefault="00DF0BCE" w:rsidP="000A4B0A">
      <w:pPr>
        <w:pStyle w:val="Text"/>
      </w:pPr>
      <w:r>
        <w:t xml:space="preserve">Currently, there are three major approach to solve </w:t>
      </w:r>
      <w:r w:rsidR="00E62296">
        <w:t>video classification problems: C3D</w:t>
      </w:r>
      <w:r w:rsidR="00493A3F">
        <w:t xml:space="preserve">, </w:t>
      </w:r>
      <w:r w:rsidR="00C42EC6">
        <w:t xml:space="preserve">Long-term Recurrent </w:t>
      </w:r>
      <w:r w:rsidR="00E55583">
        <w:t xml:space="preserve">Convolutional </w:t>
      </w:r>
      <w:r w:rsidR="002F35AA">
        <w:t xml:space="preserve">Networks, </w:t>
      </w:r>
      <w:r w:rsidR="00CB4E8B">
        <w:t>two</w:t>
      </w:r>
      <w:r w:rsidR="00A21623">
        <w:t xml:space="preserve">-steam </w:t>
      </w:r>
      <w:r w:rsidR="00702291">
        <w:t>C</w:t>
      </w:r>
      <w:r w:rsidR="007B6099">
        <w:t>onvolutional</w:t>
      </w:r>
      <w:r w:rsidR="009A4091">
        <w:t xml:space="preserve"> Networks. </w:t>
      </w:r>
    </w:p>
    <w:p w:rsidR="00077C0C" w:rsidRDefault="00077C0C" w:rsidP="000A4B0A">
      <w:pPr>
        <w:pStyle w:val="Text"/>
      </w:pPr>
      <w:r>
        <w:t xml:space="preserve">C3D stands for </w:t>
      </w:r>
      <w:r w:rsidR="00B2719D">
        <w:t xml:space="preserve">deep </w:t>
      </w:r>
      <w:r w:rsidR="0017375A">
        <w:t>3-dimentionsal</w:t>
      </w:r>
      <w:r w:rsidR="00112559">
        <w:t xml:space="preserve"> </w:t>
      </w:r>
      <w:r w:rsidR="00D614F3">
        <w:t xml:space="preserve">convolutional </w:t>
      </w:r>
      <w:r w:rsidR="00D60363">
        <w:t xml:space="preserve">networks (3D </w:t>
      </w:r>
      <w:proofErr w:type="spellStart"/>
      <w:r w:rsidR="00D60363">
        <w:t>ConvNet</w:t>
      </w:r>
      <w:proofErr w:type="spellEnd"/>
      <w:r w:rsidR="00D60363">
        <w:t xml:space="preserve">) </w:t>
      </w:r>
      <w:r w:rsidR="00D60363">
        <w:fldChar w:fldCharType="begin" w:fldLock="1"/>
      </w:r>
      <w:r w:rsidR="00612718">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9]", "plainTextFormattedCitation" : "[9]", "previouslyFormattedCitation" : "[9]" }, "properties" : { "noteIndex" : 0 }, "schema" : "https://github.com/citation-style-language/schema/raw/master/csl-citation.json" }</w:instrText>
      </w:r>
      <w:r w:rsidR="00D60363">
        <w:fldChar w:fldCharType="separate"/>
      </w:r>
      <w:r w:rsidR="00D60363" w:rsidRPr="00D60363">
        <w:rPr>
          <w:noProof/>
        </w:rPr>
        <w:t>[9]</w:t>
      </w:r>
      <w:r w:rsidR="00D60363">
        <w:fldChar w:fldCharType="end"/>
      </w:r>
      <w:r w:rsidR="00506041">
        <w:t xml:space="preserve">. </w:t>
      </w:r>
      <w:r w:rsidR="00B757F0">
        <w:t xml:space="preserve">Different from </w:t>
      </w:r>
      <w:r w:rsidR="00040370">
        <w:t xml:space="preserve">image </w:t>
      </w:r>
      <w:r w:rsidR="0006308E">
        <w:t xml:space="preserve">CNNs which </w:t>
      </w:r>
      <w:r w:rsidR="00BB1CE0">
        <w:t xml:space="preserve">apples a 2D </w:t>
      </w:r>
      <w:r w:rsidR="00B235E8">
        <w:t xml:space="preserve">convolutional networks, </w:t>
      </w:r>
      <w:r w:rsidR="00EE3E4E">
        <w:t xml:space="preserve">C3D simply stack </w:t>
      </w:r>
      <w:r w:rsidR="00E15A36">
        <w:t>each frame of video together into 3D space and</w:t>
      </w:r>
      <w:r w:rsidR="00CF735B">
        <w:t xml:space="preserve"> apply a 3D convolutional </w:t>
      </w:r>
      <w:r w:rsidR="00A42FF8">
        <w:t>filter</w:t>
      </w:r>
      <w:r w:rsidR="003A10BD">
        <w:t xml:space="preserve"> in all intermediate hidden layers</w:t>
      </w:r>
      <w:r w:rsidR="00BD43A7">
        <w:t xml:space="preserve"> and some fully connected layers at the end. </w:t>
      </w:r>
    </w:p>
    <w:p w:rsidR="001900D5" w:rsidRDefault="00D62D7F" w:rsidP="000A4B0A">
      <w:pPr>
        <w:pStyle w:val="Text"/>
      </w:pPr>
      <w:r>
        <w:t xml:space="preserve">Two-steam </w:t>
      </w:r>
      <w:r w:rsidR="00EB36A8">
        <w:t xml:space="preserve">convolutional networks </w:t>
      </w:r>
      <w:r w:rsidR="00612718">
        <w:t xml:space="preserve">incorporate spatial and temporal networks </w:t>
      </w:r>
      <w:r w:rsidR="00612718">
        <w:fldChar w:fldCharType="begin" w:fldLock="1"/>
      </w:r>
      <w:r w:rsidR="000D2B68">
        <w:instrText>ADDIN CSL_CITATION { "citationItems" : [ { "id" : "ITEM-1", "itemData" : { "DOI" : "10.1017/CBO9781107415324.004", "ISBN" : "9788578110796", "ISSN" : "1098-6596", "PMID" : "25246403", "abstract" : "We investigate architectures of discriminatively trained deep Convolutional Networks (ConvNets) for action recognition in video. The challenge is to capture the complementary information on appearance from still frames and motion between frames. We also aim to incorporate into the network design aspects of the best performing hand-crafted features. Our contribution is three-fold. First, we propose a two-stream ConvNet architecture which incorporates spatial and temporal networks. Second, we demonstrate that a ConvNet trained on multi-frame dense optical flow is able to achieve very good performance in spite of limited training data. Finally, we show that multi-task learning, applied to two different action classification datasets, can be used to increase the amount of training data and improve the performance on both. Our architecture is trained and evaluated on the standard video actions benchmarks of UCF-101 and HMDB-51, where it matches the state of the art. It also exceeds by a large margin previous attempts to use deep nets for video classification.", "author" : [ { "dropping-particle" : "", "family" : "Simonyan", "given" : "Karen", "non-dropping-particle" : "", "parse-names" : false, "suffix" : "" }, { "dropping-particle" : "", "family" : "Zisserman", "given" : "Andrew", "non-dropping-particle" : "", "parse-names" : false, "suffix" : "" } ], "container-title" : "arXiv preprint arXiv:1406.2199", "id" : "ITEM-1", "issued" : { "date-parts" : [ [ "2014" ] ] }, "page" : "1-11", "title" : "Two-Stream Convolutional Networks for Action Recognition in Videos", "type" : "article-journal" }, "uris" : [ "http://www.mendeley.com/documents/?uuid=837a9d44-1291-488b-ad81-c00fe94588ed" ] } ], "mendeley" : { "formattedCitation" : "[10]", "plainTextFormattedCitation" : "[10]", "previouslyFormattedCitation" : "[10]" }, "properties" : { "noteIndex" : 0 }, "schema" : "https://github.com/citation-style-language/schema/raw/master/csl-citation.json" }</w:instrText>
      </w:r>
      <w:r w:rsidR="00612718">
        <w:fldChar w:fldCharType="separate"/>
      </w:r>
      <w:r w:rsidR="00612718" w:rsidRPr="00612718">
        <w:rPr>
          <w:noProof/>
        </w:rPr>
        <w:t>[10]</w:t>
      </w:r>
      <w:r w:rsidR="00612718">
        <w:fldChar w:fldCharType="end"/>
      </w:r>
      <w:r w:rsidR="00612718">
        <w:t xml:space="preserve">. </w:t>
      </w:r>
      <w:r w:rsidR="00BA0BE9">
        <w:t xml:space="preserve">Unlike C3D which feed </w:t>
      </w:r>
      <w:r w:rsidR="000206B1">
        <w:t xml:space="preserve">stacked </w:t>
      </w:r>
      <w:r w:rsidR="00BF2E5F">
        <w:t xml:space="preserve">images which is extracted from </w:t>
      </w:r>
      <w:r w:rsidR="00524C15">
        <w:t>video</w:t>
      </w:r>
      <w:r w:rsidR="002B4A1E">
        <w:t xml:space="preserve">, </w:t>
      </w:r>
      <w:r w:rsidR="0092263F">
        <w:t xml:space="preserve">Two-steam convolution </w:t>
      </w:r>
      <w:r w:rsidR="009E1D38">
        <w:t xml:space="preserve">networks combine both </w:t>
      </w:r>
      <w:r w:rsidR="002C021E">
        <w:t xml:space="preserve">spatial stream convent from single frame and </w:t>
      </w:r>
      <w:r w:rsidR="00FF329D">
        <w:t xml:space="preserve">temporal steam convent from </w:t>
      </w:r>
      <w:r w:rsidR="00197C41">
        <w:t>multi-frame</w:t>
      </w:r>
      <w:r w:rsidR="002023DF">
        <w:t xml:space="preserve"> </w:t>
      </w:r>
      <w:r w:rsidR="000266C1">
        <w:t>optical flow</w:t>
      </w:r>
      <w:r w:rsidR="002023DF">
        <w:t>.</w:t>
      </w:r>
      <w:r w:rsidR="009E1D38">
        <w:t xml:space="preserve"> </w:t>
      </w:r>
      <w:r w:rsidR="00431E69">
        <w:t xml:space="preserve">The result from both </w:t>
      </w:r>
      <w:r w:rsidR="00431BEB">
        <w:t>CNNs will be concatenated together and feed into fully connected layer eventually.</w:t>
      </w:r>
      <w:r w:rsidR="00322C9C">
        <w:t xml:space="preserve"> </w:t>
      </w:r>
      <w:r w:rsidR="00376538">
        <w:t xml:space="preserve">Another </w:t>
      </w:r>
      <w:r w:rsidR="00B37F5C">
        <w:t xml:space="preserve">two </w:t>
      </w:r>
      <w:r w:rsidR="00376538">
        <w:t>steam</w:t>
      </w:r>
      <w:r w:rsidR="00B37F5C">
        <w:t>s</w:t>
      </w:r>
      <w:r w:rsidR="00376538">
        <w:t xml:space="preserve"> approach is </w:t>
      </w:r>
      <w:r w:rsidR="00B62426">
        <w:t xml:space="preserve">also developed for large-scale video </w:t>
      </w:r>
      <w:r w:rsidR="00123DEF">
        <w:t xml:space="preserve">classification by using </w:t>
      </w:r>
      <w:r w:rsidR="005B3499">
        <w:t xml:space="preserve">a context steam </w:t>
      </w:r>
      <w:r w:rsidR="000D125C">
        <w:t xml:space="preserve">that learns </w:t>
      </w:r>
      <w:r w:rsidR="00A35E2B">
        <w:t>features</w:t>
      </w:r>
      <w:r w:rsidR="000D125C">
        <w:t xml:space="preserve"> on low-</w:t>
      </w:r>
      <w:r w:rsidR="00D3290F">
        <w:t>resolution</w:t>
      </w:r>
      <w:r w:rsidR="00A757A9">
        <w:t xml:space="preserve"> frames and a </w:t>
      </w:r>
      <w:r w:rsidR="00DC3C75">
        <w:t xml:space="preserve">high-resolution fovea steam that only operates on the middle portion of the frames </w:t>
      </w:r>
      <w:r w:rsidR="00DC3C75">
        <w:fldChar w:fldCharType="begin" w:fldLock="1"/>
      </w:r>
      <w:r w:rsidR="00DC3C75">
        <w:instrText>ADDIN CSL_CITATION { "citationItems" : [ { "id" : "ITEM-1", "itemData" : { "DOI" : "10.1109/CVPR.2014.223", "ISBN" : "9781479951178", "ISSN" : "10636919", "abstract" : "Convolutional Neural Networks (CNNs) have been established as a powerful class of models for image recognition problems. Encouraged by these results, we provide an extensive empirical evaluation of CNNs on large-scale video classification using a new...", "author" : [ { "dropping-particle" : "", "family" : "Karpathy", "given" : "Andrej", "non-dropping-particle" : "", "parse-names" : false, "suffix" : "" }, { "dropping-particle" : "", "family" : "Toderici", "given" : "George", "non-dropping-particle" : "", "parse-names" : false, "suffix" : "" }, { "dropping-particle" : "", "family" : "Shetty", "given" : "Sanketh", "non-dropping-particle" : "", "parse-names" : false, "suffix" : "" }, { "dropping-particle" : "", "family" : "Leung", "given" : "Thomas", "non-dropping-particle" : "", "parse-names" : false, "suffix" : "" }, { "dropping-particle" : "", "family" : "Sukthankar", "given" : "Rahul",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4" ] ] }, "page" : "1725-1732", "title" : "Large-scale video classification with convolutional neural networks", "type" : "paper-conference" }, "uris" : [ "http://www.mendeley.com/documents/?uuid=4e166c81-e0a7-4f57-8e9e-0e9b942456fa" ] } ], "mendeley" : { "formattedCitation" : "[11]", "plainTextFormattedCitation" : "[11]" }, "properties" : { "noteIndex" : 0 }, "schema" : "https://github.com/citation-style-language/schema/raw/master/csl-citation.json" }</w:instrText>
      </w:r>
      <w:r w:rsidR="00DC3C75">
        <w:fldChar w:fldCharType="separate"/>
      </w:r>
      <w:r w:rsidR="00DC3C75" w:rsidRPr="00DC3C75">
        <w:rPr>
          <w:noProof/>
        </w:rPr>
        <w:t>[11]</w:t>
      </w:r>
      <w:r w:rsidR="00DC3C75">
        <w:fldChar w:fldCharType="end"/>
      </w:r>
      <w:r w:rsidR="00A35E2B">
        <w:t xml:space="preserve"> </w:t>
      </w:r>
    </w:p>
    <w:p w:rsidR="009F6762" w:rsidRDefault="000D2B68" w:rsidP="00384D28">
      <w:pPr>
        <w:pStyle w:val="Text"/>
      </w:pPr>
      <w:r>
        <w:t>Inspired by RNN</w:t>
      </w:r>
      <w:r w:rsidR="00BA3BD0">
        <w:t>s</w:t>
      </w:r>
      <w:r>
        <w:t xml:space="preserve"> which </w:t>
      </w:r>
      <w:r w:rsidR="00BA3BD0">
        <w:t>are</w:t>
      </w:r>
      <w:r>
        <w:t xml:space="preserve"> widely used in natural language processing</w:t>
      </w:r>
      <w:r w:rsidR="002A3D83">
        <w:t xml:space="preserve"> (NLP)</w:t>
      </w:r>
      <w:r>
        <w:t xml:space="preserve"> </w:t>
      </w:r>
      <w:r>
        <w:fldChar w:fldCharType="begin" w:fldLock="1"/>
      </w:r>
      <w:r w:rsidR="00DC3C75">
        <w:instrText>ADDIN CSL_CITATION { "citationItems" : [ { "id" : "ITEM-1", "itemData" : { "DOI" : "10.1109/CVPR.2015.7298932", "ISBN" : "9781467369640", "ISSN" : "10636919", "PMID" : "16873662", "abstract" : "Convolutional neural networks (CNNs) have been extensively applied for image recognition problems giving state-of-the-art results on recognition, detection, segmentation and retrieval. In this work we propose and evaluate several deep neural network architectures to combine image information across a video over longer time periods than previously attempted. We propose two methods capable of handling full length videos. The first method explores various convolutional temporal feature pooling architectures, examining the various design choices which need to be made when adapting a CNN for this task. The second proposed method explicitly models the video as an ordered sequence of frames. For this purpose we employ a recurrent neural network that uses Long Short-Term Memory (LSTM) cells which are connected to the output of the underlying CNN. Our best networks exhibit significant performance improvements over previously published results on the Sports 1 million dataset (73.1% vs. 60.9%) and the UCF-101 datasets with (88.6% vs. 88.0%) and without additional optical flow information (82.6% vs. 72.8%).", "author" : [ { "dropping-particle" : "", "family" : "Karpathy", "given" : "Andrej",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5" ] ] }, "page" : "3128-3137", "title" : "Deep visual-semantic alignments for generating image descriptions", "type" : "paper-conference", "volume" : "07-12-June" }, "uris" : [ "http://www.mendeley.com/documents/?uuid=2618f0e2-43e8-4a27-a8fc-f26b510eff3e" ] } ], "mendeley" : { "formattedCitation" : "[12]", "plainTextFormattedCitation" : "[12]", "previouslyFormattedCitation" : "[11]" }, "properties" : { "noteIndex" : 0 }, "schema" : "https://github.com/citation-style-language/schema/raw/master/csl-citation.json" }</w:instrText>
      </w:r>
      <w:r>
        <w:fldChar w:fldCharType="separate"/>
      </w:r>
      <w:r w:rsidR="00DC3C75" w:rsidRPr="00DC3C75">
        <w:rPr>
          <w:noProof/>
        </w:rPr>
        <w:t>[12]</w:t>
      </w:r>
      <w:r>
        <w:fldChar w:fldCharType="end"/>
      </w:r>
      <w:r w:rsidR="00606613">
        <w:t xml:space="preserve">, </w:t>
      </w:r>
      <w:r w:rsidR="00D21901">
        <w:t xml:space="preserve">Long-term recurrent </w:t>
      </w:r>
      <w:r w:rsidR="00E136A5">
        <w:t xml:space="preserve">convolutional </w:t>
      </w:r>
      <w:r w:rsidR="00EC1385">
        <w:t xml:space="preserve">networks are also developed </w:t>
      </w:r>
      <w:r w:rsidR="00447949">
        <w:t>for visual reco</w:t>
      </w:r>
      <w:r w:rsidR="008229C9">
        <w:t xml:space="preserve">gnition and description </w:t>
      </w:r>
      <w:r w:rsidR="008229C9">
        <w:fldChar w:fldCharType="begin" w:fldLock="1"/>
      </w:r>
      <w:r w:rsidR="00DC3C75">
        <w:instrText>ADDIN CSL_CITATION { "citationItems" : [ { "id" : "ITEM-1", "itemData" : { "DOI" : "10.1109/CVPR.2015.7298878", "ISBN" : "9781467369640", "ISSN" : "10636919", "abstract" : "Models based on deep convolutional networks have dom- inated recent image interpretation tasks; we investigate whether models which are also recurrent, or \u201ctemporally deep\u201d, are effective for tasks involving sequences, visual and otherwise. We develop a novel recurrent convolutional architecture suitable for large-scale visual learning which is end-to-end trainable, and demonstrate the value of these models on benchmark video recognition tasks, image de- scription and retrieval problems, and video narration chal- lenges. In contrast to current models which assume a \ufb01xed spatio-temporal receptive \ufb01eld or simple temporal averag- ing for sequential processing, recurrent convolutional mod- els are \u201cdoubly deep\u201d in that they can be compositional in spatial and temporal \u201clayers\u201d. Such models may have advantages when target concepts are complex and/or train- ing data are limited. Learning long-term dependencies is possible when nonlinearities are incorporated into the net- work state updates. Long-term RNN models are appealing in that they directly can map variable-length inputs (e.g., video frames) to variable length outputs (e.g., natural lan- guage text) and can model complex temporal dynamics; yet they can be optimized with backpropagation. Our recurrent long-term models are directly connected to modern visual convnet models and can be jointly trained to simultaneously learn temporal dynamics and convolutional perceptual rep- resentations. Our results show such models have distinct advantages over state-of-the-art models for recognition or generation which are separately de\ufb01ned and/or optimized.", "author" : [ { "dropping-particle" : "", "family" : "Donahue", "given" : "Jeff", "non-dropping-particle" : "", "parse-names" : false, "suffix" : "" }, { "dropping-particle" : "", "family" : "Hendricks", "given" : "Lisa Anne", "non-dropping-particle" : "", "parse-names" : false, "suffix" : "" }, { "dropping-particle" : "", "family" : "Guadarrama", "given" : "Sergio", "non-dropping-particle" : "", "parse-names" : false, "suffix" : "" }, { "dropping-particle" : "", "family" : "Rohrbach", "given" : "Marcus", "non-dropping-particle" : "", "parse-names" : false, "suffix" : "" }, { "dropping-particle" : "", "family" : "Venugopalan", "given" : "Subhashini", "non-dropping-particle" : "", "parse-names" : false, "suffix" : "" }, { "dropping-particle" : "", "family" : "Darrell", "given" : "Trevor", "non-dropping-particle" : "", "parse-names" : false, "suffix" : "" }, { "dropping-particle" : "", "family" : "Saenko", "given" : "Kate", "non-dropping-particle" : "", "parse-names" : false, "suffix" : "" } ], "container-title" : "Proceedings of the IEEE Computer Society Conference on Computer Vision and Pattern Recognition", "id" : "ITEM-1", "issued" : { "date-parts" : [ [ "2015" ] ] }, "page" : "2625-2634", "title" : "Long-term recurrent convolutional networks for visual recognition and description", "type" : "paper-conference", "volume" : "07-12-June" }, "uris" : [ "http://www.mendeley.com/documents/?uuid=de627a97-4bc2-4b00-9abc-6c344098385e" ] } ], "mendeley" : { "formattedCitation" : "[13]", "plainTextFormattedCitation" : "[13]", "previouslyFormattedCitation" : "[12]" }, "properties" : { "noteIndex" : 0 }, "schema" : "https://github.com/citation-style-language/schema/raw/master/csl-citation.json" }</w:instrText>
      </w:r>
      <w:r w:rsidR="008229C9">
        <w:fldChar w:fldCharType="separate"/>
      </w:r>
      <w:r w:rsidR="00DC3C75" w:rsidRPr="00DC3C75">
        <w:rPr>
          <w:noProof/>
        </w:rPr>
        <w:t>[13]</w:t>
      </w:r>
      <w:r w:rsidR="008229C9">
        <w:fldChar w:fldCharType="end"/>
      </w:r>
      <w:r w:rsidR="008229C9">
        <w:t>.</w:t>
      </w:r>
      <w:r w:rsidR="009005AE">
        <w:t xml:space="preserve"> Different from </w:t>
      </w:r>
      <w:r w:rsidR="000F1282">
        <w:t xml:space="preserve">CNNs, </w:t>
      </w:r>
      <w:r w:rsidR="00A055D3">
        <w:t xml:space="preserve">RNNs use LSTM </w:t>
      </w:r>
      <w:r w:rsidR="009431AF">
        <w:t>structure</w:t>
      </w:r>
      <w:r w:rsidR="000F7E23">
        <w:t xml:space="preserve">. At each time step, </w:t>
      </w:r>
      <w:r w:rsidR="000E78A6">
        <w:t xml:space="preserve">it feeds in both the </w:t>
      </w:r>
      <w:r w:rsidR="00C7116D">
        <w:t xml:space="preserve">hidden information from last time step as well as one frame from the video. </w:t>
      </w:r>
    </w:p>
    <w:p w:rsidR="00303939" w:rsidRDefault="00303939" w:rsidP="00215724">
      <w:pPr>
        <w:pStyle w:val="Heading1"/>
        <w:numPr>
          <w:ilvl w:val="0"/>
          <w:numId w:val="1"/>
        </w:numPr>
      </w:pPr>
      <w:r>
        <w:t>Methods</w:t>
      </w:r>
    </w:p>
    <w:p w:rsidR="00215724" w:rsidRDefault="00D829E8" w:rsidP="00215724">
      <w:pPr>
        <w:pStyle w:val="Text"/>
      </w:pPr>
      <w:r>
        <w:t xml:space="preserve">We first use pre-trained model from </w:t>
      </w:r>
      <w:proofErr w:type="spellStart"/>
      <w:r>
        <w:t>tensorflow</w:t>
      </w:r>
      <w:proofErr w:type="spellEnd"/>
      <w:r>
        <w:t xml:space="preserve"> for video classification dataset. </w:t>
      </w:r>
    </w:p>
    <w:p w:rsidR="00BA10CB" w:rsidRDefault="00BA10CB" w:rsidP="00215724">
      <w:pPr>
        <w:pStyle w:val="Text"/>
      </w:pPr>
      <w:r>
        <w:t xml:space="preserve">We first implement </w:t>
      </w:r>
      <w:r w:rsidR="005E001C">
        <w:t xml:space="preserve">the </w:t>
      </w:r>
      <w:r w:rsidR="004F0239">
        <w:t xml:space="preserve">C3D </w:t>
      </w:r>
      <w:r w:rsidR="000E0AD0">
        <w:t xml:space="preserve">because it is easy to implement by only adding a depth direction for </w:t>
      </w:r>
      <w:r w:rsidR="00281798">
        <w:t xml:space="preserve">3D convolution. </w:t>
      </w:r>
      <w:r w:rsidR="00C20024">
        <w:t>Convolutional layer</w:t>
      </w:r>
      <w:r w:rsidR="007C5F56">
        <w:t xml:space="preserve"> dimension was finely tune to 3x3x3 which give the best performance. </w:t>
      </w:r>
      <w:r w:rsidR="00E33019">
        <w:t>Stochastic</w:t>
      </w:r>
      <w:r w:rsidR="004E7287">
        <w:t xml:space="preserve"> gradient</w:t>
      </w:r>
      <w:r w:rsidR="00E33019">
        <w:t xml:space="preserve"> decent is use to only update the parameters for the </w:t>
      </w:r>
      <w:r w:rsidR="00B75B87">
        <w:t xml:space="preserve">last fully connected layer while keeping the hidden layer </w:t>
      </w:r>
      <w:r w:rsidR="00005A99">
        <w:t xml:space="preserve">parameters fix. Random search is used for find the best </w:t>
      </w:r>
      <w:r w:rsidR="00E45D63">
        <w:t xml:space="preserve">regularization to prevent overfitting. </w:t>
      </w:r>
    </w:p>
    <w:p w:rsidR="00764AA4" w:rsidRDefault="00764AA4" w:rsidP="00215724">
      <w:pPr>
        <w:pStyle w:val="Text"/>
      </w:pPr>
      <w:r>
        <w:t xml:space="preserve">Second, </w:t>
      </w:r>
      <w:r w:rsidR="00EB53BF">
        <w:t xml:space="preserve">we are planning to implement </w:t>
      </w:r>
      <w:r w:rsidR="002E668C">
        <w:t xml:space="preserve">two-steam by using </w:t>
      </w:r>
      <w:r w:rsidR="003C59A5">
        <w:t>two</w:t>
      </w:r>
      <w:r w:rsidR="00B2633B">
        <w:t xml:space="preserve">-stream architecture for </w:t>
      </w:r>
      <w:r w:rsidR="00CE4369">
        <w:t xml:space="preserve">video </w:t>
      </w:r>
      <w:r w:rsidR="000A4664">
        <w:t>recognition</w:t>
      </w:r>
      <w:r w:rsidR="00CE4369">
        <w:t xml:space="preserve">. </w:t>
      </w:r>
      <w:r w:rsidR="000A4664">
        <w:t xml:space="preserve">Similarly, we will use pretrained model. </w:t>
      </w:r>
      <w:r w:rsidR="00EC781D">
        <w:t xml:space="preserve">We will form two </w:t>
      </w:r>
      <w:r w:rsidR="004A5874">
        <w:t>steam convoluti</w:t>
      </w:r>
      <w:r w:rsidR="000028E5">
        <w:t xml:space="preserve">onal networks for spatial steam from </w:t>
      </w:r>
      <w:r w:rsidR="00BC4179">
        <w:t xml:space="preserve">single </w:t>
      </w:r>
      <w:r w:rsidR="00BC4179">
        <w:lastRenderedPageBreak/>
        <w:t xml:space="preserve">frame and </w:t>
      </w:r>
      <w:r w:rsidR="0043627C">
        <w:t xml:space="preserve">temporal steam </w:t>
      </w:r>
      <w:r w:rsidR="00EF4942">
        <w:t xml:space="preserve">from </w:t>
      </w:r>
      <w:r w:rsidR="003E3BE4">
        <w:t>multi frame optical flow.</w:t>
      </w:r>
      <w:r w:rsidR="001964CA">
        <w:t xml:space="preserve"> Eventually</w:t>
      </w:r>
      <w:r w:rsidR="00BC25E0">
        <w:t>, two frame results will be</w:t>
      </w:r>
      <w:r w:rsidR="002D7EB1">
        <w:t xml:space="preserve"> either</w:t>
      </w:r>
      <w:r w:rsidR="00BC25E0">
        <w:t xml:space="preserve"> concatenated together </w:t>
      </w:r>
      <w:r w:rsidR="005405FA">
        <w:t>through fully connected layer</w:t>
      </w:r>
      <w:r w:rsidR="003536BE">
        <w:t xml:space="preserve"> and apply stochastic gradient decent the minimize the </w:t>
      </w:r>
      <w:proofErr w:type="spellStart"/>
      <w:r w:rsidR="003536BE">
        <w:t>softmax</w:t>
      </w:r>
      <w:proofErr w:type="spellEnd"/>
      <w:r w:rsidR="003536BE">
        <w:t xml:space="preserve"> loss function. </w:t>
      </w:r>
    </w:p>
    <w:p w:rsidR="00215724" w:rsidRDefault="009B42EA" w:rsidP="0001346A">
      <w:pPr>
        <w:pStyle w:val="Text"/>
      </w:pPr>
      <w:r>
        <w:t xml:space="preserve">Third, we will implement </w:t>
      </w:r>
      <w:r w:rsidR="007F530E">
        <w:t xml:space="preserve">Long-term recurrent convolutional networks. Each </w:t>
      </w:r>
      <w:r w:rsidR="00FC0560">
        <w:t xml:space="preserve">RNN layer will use LSTM structure to prevent gradient explosion as well as gradient </w:t>
      </w:r>
      <w:r w:rsidR="00FA224A">
        <w:t>vanishing</w:t>
      </w:r>
      <w:r w:rsidR="00FC0560">
        <w:t>.</w:t>
      </w:r>
      <w:r w:rsidR="006B6DC3">
        <w:t xml:space="preserve"> Similarly to CNNs case, hidden layer </w:t>
      </w:r>
      <w:r w:rsidR="000F01AF">
        <w:t>R</w:t>
      </w:r>
      <w:r w:rsidR="006B6DC3">
        <w:t>NNs</w:t>
      </w:r>
      <w:r w:rsidR="000F01AF">
        <w:t xml:space="preserve"> will from pre-trained model and we will fine turn the </w:t>
      </w:r>
      <w:r w:rsidR="00ED4EAD">
        <w:t xml:space="preserve">fully connected layer parameter </w:t>
      </w:r>
      <w:r w:rsidR="00E030C3">
        <w:t xml:space="preserve">from our training data set. </w:t>
      </w:r>
      <w:bookmarkStart w:id="0" w:name="_GoBack"/>
      <w:bookmarkEnd w:id="0"/>
    </w:p>
    <w:p w:rsidR="009D7FAF" w:rsidRDefault="0092068F" w:rsidP="00D757F8">
      <w:pPr>
        <w:pStyle w:val="Heading1"/>
        <w:numPr>
          <w:ilvl w:val="0"/>
          <w:numId w:val="1"/>
        </w:numPr>
      </w:pPr>
      <w:r>
        <w:t xml:space="preserve">Dataset and </w:t>
      </w:r>
      <w:r w:rsidR="00DF1856">
        <w:t>features</w:t>
      </w:r>
    </w:p>
    <w:p w:rsidR="00B318A4" w:rsidRDefault="00B318A4" w:rsidP="00B318A4"/>
    <w:p w:rsidR="00B318A4" w:rsidRPr="00B318A4" w:rsidRDefault="008D0299" w:rsidP="00D757F8">
      <w:pPr>
        <w:pStyle w:val="Heading1"/>
        <w:numPr>
          <w:ilvl w:val="0"/>
          <w:numId w:val="1"/>
        </w:numPr>
      </w:pPr>
      <w:r>
        <w:t>Experiments/Results/</w:t>
      </w:r>
      <w:r w:rsidR="00F80102">
        <w:t>Discussion</w:t>
      </w:r>
    </w:p>
    <w:p w:rsidR="005A5FDA" w:rsidRDefault="005A5FDA" w:rsidP="005A5FDA">
      <w:pPr>
        <w:pStyle w:val="Text"/>
        <w:ind w:firstLine="0"/>
      </w:pPr>
    </w:p>
    <w:p w:rsidR="00D10F70" w:rsidRDefault="00D10F70" w:rsidP="00D10F70">
      <w:pPr>
        <w:pStyle w:val="Heading1"/>
        <w:tabs>
          <w:tab w:val="clear" w:pos="360"/>
        </w:tabs>
        <w:ind w:left="0" w:firstLine="0"/>
      </w:pPr>
      <w:r>
        <w:t>References</w:t>
      </w:r>
    </w:p>
    <w:p w:rsidR="00DC3C75" w:rsidRPr="00DC3C75" w:rsidRDefault="00115BA8" w:rsidP="00DC3C75">
      <w:pPr>
        <w:widowControl w:val="0"/>
        <w:autoSpaceDN w:val="0"/>
        <w:adjustRightInd w:val="0"/>
        <w:ind w:left="640" w:hanging="640"/>
        <w:rPr>
          <w:noProof/>
          <w:sz w:val="18"/>
          <w:szCs w:val="24"/>
        </w:rPr>
      </w:pPr>
      <w:r>
        <w:fldChar w:fldCharType="begin" w:fldLock="1"/>
      </w:r>
      <w:r>
        <w:instrText xml:space="preserve">ADDIN Mendeley Bibliography CSL_BIBLIOGRAPHY </w:instrText>
      </w:r>
      <w:r>
        <w:fldChar w:fldCharType="separate"/>
      </w:r>
      <w:r w:rsidR="00DC3C75" w:rsidRPr="00DC3C75">
        <w:rPr>
          <w:noProof/>
          <w:sz w:val="18"/>
          <w:szCs w:val="24"/>
        </w:rPr>
        <w:t>[1]</w:t>
      </w:r>
      <w:r w:rsidR="00DC3C75" w:rsidRPr="00DC3C75">
        <w:rPr>
          <w:noProof/>
          <w:sz w:val="18"/>
          <w:szCs w:val="24"/>
        </w:rPr>
        <w:tab/>
        <w:t xml:space="preserve">Y. LeCun, L. Bottou, Y. Bengio, and P. Haffner, “Gradient-based learning applied to document recognition,” </w:t>
      </w:r>
      <w:r w:rsidR="00DC3C75" w:rsidRPr="00DC3C75">
        <w:rPr>
          <w:i/>
          <w:iCs/>
          <w:noProof/>
          <w:sz w:val="18"/>
          <w:szCs w:val="24"/>
        </w:rPr>
        <w:t>Proc. IEEE</w:t>
      </w:r>
      <w:r w:rsidR="00DC3C75" w:rsidRPr="00DC3C75">
        <w:rPr>
          <w:noProof/>
          <w:sz w:val="18"/>
          <w:szCs w:val="24"/>
        </w:rPr>
        <w:t>, vol. 86, no. 11, pp. 2278–2323, 1998.</w:t>
      </w:r>
    </w:p>
    <w:p w:rsidR="00DC3C75" w:rsidRPr="00DC3C75" w:rsidRDefault="00DC3C75" w:rsidP="00DC3C75">
      <w:pPr>
        <w:widowControl w:val="0"/>
        <w:autoSpaceDN w:val="0"/>
        <w:adjustRightInd w:val="0"/>
        <w:ind w:left="640" w:hanging="640"/>
        <w:rPr>
          <w:noProof/>
          <w:sz w:val="18"/>
          <w:szCs w:val="24"/>
        </w:rPr>
      </w:pPr>
      <w:r w:rsidRPr="00DC3C75">
        <w:rPr>
          <w:noProof/>
          <w:sz w:val="18"/>
          <w:szCs w:val="24"/>
        </w:rPr>
        <w:t>[2]</w:t>
      </w:r>
      <w:r w:rsidRPr="00DC3C75">
        <w:rPr>
          <w:noProof/>
          <w:sz w:val="18"/>
          <w:szCs w:val="24"/>
        </w:rPr>
        <w:tab/>
        <w:t xml:space="preserve">A. Krizhevsky, I. Sutskever, and H. Geoffrey E., “ImageNet Classification with Deep Convolutional Neural Networks,” </w:t>
      </w:r>
      <w:r w:rsidRPr="00DC3C75">
        <w:rPr>
          <w:i/>
          <w:iCs/>
          <w:noProof/>
          <w:sz w:val="18"/>
          <w:szCs w:val="24"/>
        </w:rPr>
        <w:t>Adv. Neural Inf. Process. Syst. 25</w:t>
      </w:r>
      <w:r w:rsidRPr="00DC3C75">
        <w:rPr>
          <w:noProof/>
          <w:sz w:val="18"/>
          <w:szCs w:val="24"/>
        </w:rPr>
        <w:t>, pp. 1–9, 2012.</w:t>
      </w:r>
    </w:p>
    <w:p w:rsidR="00DC3C75" w:rsidRPr="00DC3C75" w:rsidRDefault="00DC3C75" w:rsidP="00DC3C75">
      <w:pPr>
        <w:widowControl w:val="0"/>
        <w:autoSpaceDN w:val="0"/>
        <w:adjustRightInd w:val="0"/>
        <w:ind w:left="640" w:hanging="640"/>
        <w:rPr>
          <w:noProof/>
          <w:sz w:val="18"/>
          <w:szCs w:val="24"/>
        </w:rPr>
      </w:pPr>
      <w:r w:rsidRPr="00DC3C75">
        <w:rPr>
          <w:noProof/>
          <w:sz w:val="18"/>
          <w:szCs w:val="24"/>
        </w:rPr>
        <w:t>[3]</w:t>
      </w:r>
      <w:r w:rsidRPr="00DC3C75">
        <w:rPr>
          <w:noProof/>
          <w:sz w:val="18"/>
          <w:szCs w:val="24"/>
        </w:rPr>
        <w:tab/>
        <w:t xml:space="preserve">C. Farabet, C. Couprie, L. Najman, and Y. Lecun, “Learning hierarchical features for scene labeling,” </w:t>
      </w:r>
      <w:r w:rsidRPr="00DC3C75">
        <w:rPr>
          <w:i/>
          <w:iCs/>
          <w:noProof/>
          <w:sz w:val="18"/>
          <w:szCs w:val="24"/>
        </w:rPr>
        <w:t>IEEE Trans. Pattern Anal. Mach. Intell.</w:t>
      </w:r>
      <w:r w:rsidRPr="00DC3C75">
        <w:rPr>
          <w:noProof/>
          <w:sz w:val="18"/>
          <w:szCs w:val="24"/>
        </w:rPr>
        <w:t>, vol. 35, no. 8, pp. 1915–1929, 2013.</w:t>
      </w:r>
    </w:p>
    <w:p w:rsidR="00DC3C75" w:rsidRPr="00DC3C75" w:rsidRDefault="00DC3C75" w:rsidP="00DC3C75">
      <w:pPr>
        <w:widowControl w:val="0"/>
        <w:autoSpaceDN w:val="0"/>
        <w:adjustRightInd w:val="0"/>
        <w:ind w:left="640" w:hanging="640"/>
        <w:rPr>
          <w:noProof/>
          <w:sz w:val="18"/>
          <w:szCs w:val="24"/>
        </w:rPr>
      </w:pPr>
      <w:r w:rsidRPr="00DC3C75">
        <w:rPr>
          <w:noProof/>
          <w:sz w:val="18"/>
          <w:szCs w:val="24"/>
        </w:rPr>
        <w:t>[4]</w:t>
      </w:r>
      <w:r w:rsidRPr="00DC3C75">
        <w:rPr>
          <w:noProof/>
          <w:sz w:val="18"/>
          <w:szCs w:val="24"/>
        </w:rPr>
        <w:tab/>
        <w:t xml:space="preserve">D. Ciresan, A. Giusti, L. Gambardella, and J. Schmidhuber, “Deep Neural Networks Segment Neuronal Membranes in Electron Microscopy Images,” </w:t>
      </w:r>
      <w:r w:rsidRPr="00DC3C75">
        <w:rPr>
          <w:i/>
          <w:iCs/>
          <w:noProof/>
          <w:sz w:val="18"/>
          <w:szCs w:val="24"/>
        </w:rPr>
        <w:t>Nips</w:t>
      </w:r>
      <w:r w:rsidRPr="00DC3C75">
        <w:rPr>
          <w:noProof/>
          <w:sz w:val="18"/>
          <w:szCs w:val="24"/>
        </w:rPr>
        <w:t>, pp. 1–9, 2012.</w:t>
      </w:r>
    </w:p>
    <w:p w:rsidR="00DC3C75" w:rsidRPr="00DC3C75" w:rsidRDefault="00DC3C75" w:rsidP="00DC3C75">
      <w:pPr>
        <w:widowControl w:val="0"/>
        <w:autoSpaceDN w:val="0"/>
        <w:adjustRightInd w:val="0"/>
        <w:ind w:left="640" w:hanging="640"/>
        <w:rPr>
          <w:noProof/>
          <w:sz w:val="18"/>
          <w:szCs w:val="24"/>
        </w:rPr>
      </w:pPr>
      <w:r w:rsidRPr="00DC3C75">
        <w:rPr>
          <w:noProof/>
          <w:sz w:val="18"/>
          <w:szCs w:val="24"/>
        </w:rPr>
        <w:t>[5]</w:t>
      </w:r>
      <w:r w:rsidRPr="00DC3C75">
        <w:rPr>
          <w:noProof/>
          <w:sz w:val="18"/>
          <w:szCs w:val="24"/>
        </w:rPr>
        <w:tab/>
        <w:t xml:space="preserve">P. Sermanet, D. Eigen, X. Zhang, M. Mathieu, R. Fergus, and Y. LeCun, “OverFeat: Integrated Recognition, Localization and Detection using Convolutional Networks,” </w:t>
      </w:r>
      <w:r w:rsidRPr="00DC3C75">
        <w:rPr>
          <w:i/>
          <w:iCs/>
          <w:noProof/>
          <w:sz w:val="18"/>
          <w:szCs w:val="24"/>
        </w:rPr>
        <w:t>arXiv Prepr. arXiv</w:t>
      </w:r>
      <w:r w:rsidRPr="00DC3C75">
        <w:rPr>
          <w:noProof/>
          <w:sz w:val="18"/>
          <w:szCs w:val="24"/>
        </w:rPr>
        <w:t>, p. 1312.6229, 2013.</w:t>
      </w:r>
    </w:p>
    <w:p w:rsidR="00DC3C75" w:rsidRPr="00DC3C75" w:rsidRDefault="00DC3C75" w:rsidP="00DC3C75">
      <w:pPr>
        <w:widowControl w:val="0"/>
        <w:autoSpaceDN w:val="0"/>
        <w:adjustRightInd w:val="0"/>
        <w:ind w:left="640" w:hanging="640"/>
        <w:rPr>
          <w:noProof/>
          <w:sz w:val="18"/>
          <w:szCs w:val="24"/>
        </w:rPr>
      </w:pPr>
      <w:r w:rsidRPr="00DC3C75">
        <w:rPr>
          <w:noProof/>
          <w:sz w:val="18"/>
          <w:szCs w:val="24"/>
        </w:rPr>
        <w:t>[6]</w:t>
      </w:r>
      <w:r w:rsidRPr="00DC3C75">
        <w:rPr>
          <w:noProof/>
          <w:sz w:val="18"/>
          <w:szCs w:val="24"/>
        </w:rPr>
        <w:tab/>
        <w:t xml:space="preserve">R. Girshick, J. Donahue, T. Darrell, and J. Malik, “Rich feature hierarchies for accurate object detection and semantic segmentation,” in </w:t>
      </w:r>
      <w:r w:rsidRPr="00DC3C75">
        <w:rPr>
          <w:i/>
          <w:iCs/>
          <w:noProof/>
          <w:sz w:val="18"/>
          <w:szCs w:val="24"/>
        </w:rPr>
        <w:t>Proceedings of the IEEE Computer Society Conference on Computer Vision and Pattern Recognition</w:t>
      </w:r>
      <w:r w:rsidRPr="00DC3C75">
        <w:rPr>
          <w:noProof/>
          <w:sz w:val="18"/>
          <w:szCs w:val="24"/>
        </w:rPr>
        <w:t>, 2014, pp. 580–587.</w:t>
      </w:r>
    </w:p>
    <w:p w:rsidR="00DC3C75" w:rsidRPr="00DC3C75" w:rsidRDefault="00DC3C75" w:rsidP="00DC3C75">
      <w:pPr>
        <w:widowControl w:val="0"/>
        <w:autoSpaceDN w:val="0"/>
        <w:adjustRightInd w:val="0"/>
        <w:ind w:left="640" w:hanging="640"/>
        <w:rPr>
          <w:noProof/>
          <w:sz w:val="18"/>
          <w:szCs w:val="24"/>
        </w:rPr>
      </w:pPr>
      <w:r w:rsidRPr="00DC3C75">
        <w:rPr>
          <w:noProof/>
          <w:sz w:val="18"/>
          <w:szCs w:val="24"/>
        </w:rPr>
        <w:t>[7]</w:t>
      </w:r>
      <w:r w:rsidRPr="00DC3C75">
        <w:rPr>
          <w:noProof/>
          <w:sz w:val="18"/>
          <w:szCs w:val="24"/>
        </w:rPr>
        <w:tab/>
        <w:t xml:space="preserve">A. S. Razavian, H. Azizpour, J. Sullivan, and S. Carlsson, “CNN features off-the-shelf: An astounding baseline for recognition,” in </w:t>
      </w:r>
      <w:r w:rsidRPr="00DC3C75">
        <w:rPr>
          <w:i/>
          <w:iCs/>
          <w:noProof/>
          <w:sz w:val="18"/>
          <w:szCs w:val="24"/>
        </w:rPr>
        <w:t>IEEE Computer Society Conference on Computer Vision and Pattern Recognition Workshops</w:t>
      </w:r>
      <w:r w:rsidRPr="00DC3C75">
        <w:rPr>
          <w:noProof/>
          <w:sz w:val="18"/>
          <w:szCs w:val="24"/>
        </w:rPr>
        <w:t>, 2014, pp. 512–519.</w:t>
      </w:r>
    </w:p>
    <w:p w:rsidR="00DC3C75" w:rsidRPr="00DC3C75" w:rsidRDefault="00DC3C75" w:rsidP="00DC3C75">
      <w:pPr>
        <w:widowControl w:val="0"/>
        <w:autoSpaceDN w:val="0"/>
        <w:adjustRightInd w:val="0"/>
        <w:ind w:left="640" w:hanging="640"/>
        <w:rPr>
          <w:noProof/>
          <w:sz w:val="18"/>
          <w:szCs w:val="24"/>
        </w:rPr>
      </w:pPr>
      <w:r w:rsidRPr="00DC3C75">
        <w:rPr>
          <w:noProof/>
          <w:sz w:val="18"/>
          <w:szCs w:val="24"/>
        </w:rPr>
        <w:t>[8]</w:t>
      </w:r>
      <w:r w:rsidRPr="00DC3C75">
        <w:rPr>
          <w:noProof/>
          <w:sz w:val="18"/>
          <w:szCs w:val="24"/>
        </w:rPr>
        <w:tab/>
        <w:t xml:space="preserve">M. D. Zeiler and R. Fergus, “Visualizing and Understanding Convolutional Networks arXiv:1311.2901v3 [cs.CV] 28 Nov 2013,” </w:t>
      </w:r>
      <w:r w:rsidRPr="00DC3C75">
        <w:rPr>
          <w:i/>
          <w:iCs/>
          <w:noProof/>
          <w:sz w:val="18"/>
          <w:szCs w:val="24"/>
        </w:rPr>
        <w:t>Comput. Vision–ECCV 2014</w:t>
      </w:r>
      <w:r w:rsidRPr="00DC3C75">
        <w:rPr>
          <w:noProof/>
          <w:sz w:val="18"/>
          <w:szCs w:val="24"/>
        </w:rPr>
        <w:t>, vol. 8689, pp. 818–833, 2014.</w:t>
      </w:r>
    </w:p>
    <w:p w:rsidR="00DC3C75" w:rsidRPr="00DC3C75" w:rsidRDefault="00DC3C75" w:rsidP="00DC3C75">
      <w:pPr>
        <w:widowControl w:val="0"/>
        <w:autoSpaceDN w:val="0"/>
        <w:adjustRightInd w:val="0"/>
        <w:ind w:left="640" w:hanging="640"/>
        <w:rPr>
          <w:noProof/>
          <w:sz w:val="18"/>
          <w:szCs w:val="24"/>
        </w:rPr>
      </w:pPr>
      <w:r w:rsidRPr="00DC3C75">
        <w:rPr>
          <w:noProof/>
          <w:sz w:val="18"/>
          <w:szCs w:val="24"/>
        </w:rPr>
        <w:t>[9]</w:t>
      </w:r>
      <w:r w:rsidRPr="00DC3C75">
        <w:rPr>
          <w:noProof/>
          <w:sz w:val="18"/>
          <w:szCs w:val="24"/>
        </w:rPr>
        <w:tab/>
        <w:t xml:space="preserve">D. Tran, L. Bourdev, R. Fergus, L. Torresani, and M. Paluri, “Learning spatiotemporal features with 3D convolutional networks,” in </w:t>
      </w:r>
      <w:r w:rsidRPr="00DC3C75">
        <w:rPr>
          <w:i/>
          <w:iCs/>
          <w:noProof/>
          <w:sz w:val="18"/>
          <w:szCs w:val="24"/>
        </w:rPr>
        <w:t>Proceedings of the IEEE International Conference on Computer Vision</w:t>
      </w:r>
      <w:r w:rsidRPr="00DC3C75">
        <w:rPr>
          <w:noProof/>
          <w:sz w:val="18"/>
          <w:szCs w:val="24"/>
        </w:rPr>
        <w:t>, 2016, vol. 11–18–Dece, pp. 4489–4497.</w:t>
      </w:r>
    </w:p>
    <w:p w:rsidR="00DC3C75" w:rsidRPr="00DC3C75" w:rsidRDefault="00DC3C75" w:rsidP="00DC3C75">
      <w:pPr>
        <w:widowControl w:val="0"/>
        <w:autoSpaceDN w:val="0"/>
        <w:adjustRightInd w:val="0"/>
        <w:ind w:left="640" w:hanging="640"/>
        <w:rPr>
          <w:noProof/>
          <w:sz w:val="18"/>
          <w:szCs w:val="24"/>
        </w:rPr>
      </w:pPr>
      <w:r w:rsidRPr="00DC3C75">
        <w:rPr>
          <w:noProof/>
          <w:sz w:val="18"/>
          <w:szCs w:val="24"/>
        </w:rPr>
        <w:t>[10]</w:t>
      </w:r>
      <w:r w:rsidRPr="00DC3C75">
        <w:rPr>
          <w:noProof/>
          <w:sz w:val="18"/>
          <w:szCs w:val="24"/>
        </w:rPr>
        <w:tab/>
        <w:t xml:space="preserve">K. Simonyan and A. Zisserman, “Two-Stream Convolutional Networks for Action Recognition in Videos,” </w:t>
      </w:r>
      <w:r w:rsidRPr="00DC3C75">
        <w:rPr>
          <w:i/>
          <w:iCs/>
          <w:noProof/>
          <w:sz w:val="18"/>
          <w:szCs w:val="24"/>
        </w:rPr>
        <w:t>arXiv Prepr. arXiv1406.2199</w:t>
      </w:r>
      <w:r w:rsidRPr="00DC3C75">
        <w:rPr>
          <w:noProof/>
          <w:sz w:val="18"/>
          <w:szCs w:val="24"/>
        </w:rPr>
        <w:t>, pp. 1–11, 2014.</w:t>
      </w:r>
    </w:p>
    <w:p w:rsidR="00DC3C75" w:rsidRPr="00DC3C75" w:rsidRDefault="00DC3C75" w:rsidP="00DC3C75">
      <w:pPr>
        <w:widowControl w:val="0"/>
        <w:autoSpaceDN w:val="0"/>
        <w:adjustRightInd w:val="0"/>
        <w:ind w:left="640" w:hanging="640"/>
        <w:rPr>
          <w:noProof/>
          <w:sz w:val="18"/>
          <w:szCs w:val="24"/>
        </w:rPr>
      </w:pPr>
      <w:r w:rsidRPr="00DC3C75">
        <w:rPr>
          <w:noProof/>
          <w:sz w:val="18"/>
          <w:szCs w:val="24"/>
        </w:rPr>
        <w:t>[11]</w:t>
      </w:r>
      <w:r w:rsidRPr="00DC3C75">
        <w:rPr>
          <w:noProof/>
          <w:sz w:val="18"/>
          <w:szCs w:val="24"/>
        </w:rPr>
        <w:tab/>
        <w:t xml:space="preserve">A. Karpathy, G. Toderici, S. Shetty, T. Leung, R. Sukthankar, and F. F. Li, “Large-scale video classification with convolutional neural networks,” in </w:t>
      </w:r>
      <w:r w:rsidRPr="00DC3C75">
        <w:rPr>
          <w:i/>
          <w:iCs/>
          <w:noProof/>
          <w:sz w:val="18"/>
          <w:szCs w:val="24"/>
        </w:rPr>
        <w:t>Proceedings of the IEEE Computer Society Conference on Computer Vision and Pattern Recognition</w:t>
      </w:r>
      <w:r w:rsidRPr="00DC3C75">
        <w:rPr>
          <w:noProof/>
          <w:sz w:val="18"/>
          <w:szCs w:val="24"/>
        </w:rPr>
        <w:t>, 2014, pp. 1725–1732.</w:t>
      </w:r>
    </w:p>
    <w:p w:rsidR="00DC3C75" w:rsidRPr="00DC3C75" w:rsidRDefault="00DC3C75" w:rsidP="00DC3C75">
      <w:pPr>
        <w:widowControl w:val="0"/>
        <w:autoSpaceDN w:val="0"/>
        <w:adjustRightInd w:val="0"/>
        <w:ind w:left="640" w:hanging="640"/>
        <w:rPr>
          <w:noProof/>
          <w:sz w:val="18"/>
          <w:szCs w:val="24"/>
        </w:rPr>
      </w:pPr>
      <w:r w:rsidRPr="00DC3C75">
        <w:rPr>
          <w:noProof/>
          <w:sz w:val="18"/>
          <w:szCs w:val="24"/>
        </w:rPr>
        <w:t>[12]</w:t>
      </w:r>
      <w:r w:rsidRPr="00DC3C75">
        <w:rPr>
          <w:noProof/>
          <w:sz w:val="18"/>
          <w:szCs w:val="24"/>
        </w:rPr>
        <w:tab/>
        <w:t xml:space="preserve">A. Karpathy and F. F. Li, “Deep visual-semantic alignments for generating image descriptions,” in </w:t>
      </w:r>
      <w:r w:rsidRPr="00DC3C75">
        <w:rPr>
          <w:i/>
          <w:iCs/>
          <w:noProof/>
          <w:sz w:val="18"/>
          <w:szCs w:val="24"/>
        </w:rPr>
        <w:t>Proceedings of the IEEE Computer Society Conference on Computer Vision and Pattern Recognition</w:t>
      </w:r>
      <w:r w:rsidRPr="00DC3C75">
        <w:rPr>
          <w:noProof/>
          <w:sz w:val="18"/>
          <w:szCs w:val="24"/>
        </w:rPr>
        <w:t>, 2015, vol. 07–12–June, pp. 3128–3137.</w:t>
      </w:r>
    </w:p>
    <w:p w:rsidR="00DC3C75" w:rsidRPr="00DC3C75" w:rsidRDefault="00DC3C75" w:rsidP="00DC3C75">
      <w:pPr>
        <w:widowControl w:val="0"/>
        <w:autoSpaceDN w:val="0"/>
        <w:adjustRightInd w:val="0"/>
        <w:ind w:left="640" w:hanging="640"/>
        <w:rPr>
          <w:noProof/>
          <w:sz w:val="18"/>
        </w:rPr>
      </w:pPr>
      <w:r w:rsidRPr="00DC3C75">
        <w:rPr>
          <w:noProof/>
          <w:sz w:val="18"/>
          <w:szCs w:val="24"/>
        </w:rPr>
        <w:t>[13]</w:t>
      </w:r>
      <w:r w:rsidRPr="00DC3C75">
        <w:rPr>
          <w:noProof/>
          <w:sz w:val="18"/>
          <w:szCs w:val="24"/>
        </w:rPr>
        <w:tab/>
        <w:t xml:space="preserve">J. Donahue </w:t>
      </w:r>
      <w:r w:rsidRPr="00DC3C75">
        <w:rPr>
          <w:i/>
          <w:iCs/>
          <w:noProof/>
          <w:sz w:val="18"/>
          <w:szCs w:val="24"/>
        </w:rPr>
        <w:t>et al.</w:t>
      </w:r>
      <w:r w:rsidRPr="00DC3C75">
        <w:rPr>
          <w:noProof/>
          <w:sz w:val="18"/>
          <w:szCs w:val="24"/>
        </w:rPr>
        <w:t xml:space="preserve">, “Long-term recurrent convolutional networks for visual recognition and description,” in </w:t>
      </w:r>
      <w:r w:rsidRPr="00DC3C75">
        <w:rPr>
          <w:i/>
          <w:iCs/>
          <w:noProof/>
          <w:sz w:val="18"/>
          <w:szCs w:val="24"/>
        </w:rPr>
        <w:t>Proceedings of the IEEE Computer Society Conference on Computer Vision and Pattern Recognition</w:t>
      </w:r>
      <w:r w:rsidRPr="00DC3C75">
        <w:rPr>
          <w:noProof/>
          <w:sz w:val="18"/>
          <w:szCs w:val="24"/>
        </w:rPr>
        <w:t>, 2015, vol. 07–12–June, pp. 2625–2634.</w:t>
      </w:r>
    </w:p>
    <w:p w:rsidR="00D10F70" w:rsidRDefault="00115BA8" w:rsidP="00D10F70">
      <w:pPr>
        <w:pStyle w:val="References"/>
        <w:numPr>
          <w:ilvl w:val="0"/>
          <w:numId w:val="0"/>
        </w:numPr>
      </w:pPr>
      <w:r>
        <w:fldChar w:fldCharType="end"/>
      </w:r>
    </w:p>
    <w:p w:rsidR="00C80FEB" w:rsidRDefault="00C80FEB"/>
    <w:sectPr w:rsidR="00C80FEB">
      <w:headerReference w:type="default" r:id="rId8"/>
      <w:footerReference w:type="default" r:id="rId9"/>
      <w:headerReference w:type="first" r:id="rId10"/>
      <w:footerReference w:type="first" r:id="rId11"/>
      <w:pgSz w:w="12240" w:h="15840"/>
      <w:pgMar w:top="1440" w:right="902" w:bottom="1627" w:left="1440" w:header="432" w:footer="1080" w:gutter="0"/>
      <w:pgNumType w:start="225"/>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93C36" w:rsidRDefault="00693C36" w:rsidP="00D10F70">
      <w:r>
        <w:separator/>
      </w:r>
    </w:p>
  </w:endnote>
  <w:endnote w:type="continuationSeparator" w:id="0">
    <w:p w:rsidR="00693C36" w:rsidRDefault="00693C36" w:rsidP="00D10F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Times New Roman">
    <w:panose1 w:val="02020603050405020304"/>
    <w:charset w:val="00"/>
    <w:family w:val="roman"/>
    <w:pitch w:val="variable"/>
    <w:sig w:usb0="E0002EFF" w:usb1="C000785B" w:usb2="00000009" w:usb3="00000000" w:csb0="000001FF" w:csb1="00000000"/>
  </w:font>
  <w:font w:name="Courier">
    <w:panose1 w:val="02070409020205020404"/>
    <w:charset w:val="00"/>
    <w:family w:val="modern"/>
    <w:pitch w:val="fixed"/>
    <w:sig w:usb0="00000003" w:usb1="00000000" w:usb2="00000000" w:usb3="00000000" w:csb0="00000001" w:csb1="00000000"/>
  </w:font>
  <w:font w:name="DengXian Light">
    <w:altName w:val="等线 Light"/>
    <w:panose1 w:val="02010600030101010101"/>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530E" w:rsidRDefault="007F530E">
    <w:pPr>
      <w:pStyle w:val="Footer"/>
      <w:jc w:val="center"/>
    </w:pPr>
    <w:r>
      <w:rPr>
        <w:rStyle w:val="PageNumber"/>
      </w:rPr>
      <w:fldChar w:fldCharType="begin"/>
    </w:r>
    <w:r>
      <w:rPr>
        <w:rStyle w:val="PageNumber"/>
      </w:rPr>
      <w:instrText xml:space="preserve"> PAGE </w:instrText>
    </w:r>
    <w:r>
      <w:rPr>
        <w:rStyle w:val="PageNumber"/>
      </w:rPr>
      <w:fldChar w:fldCharType="separate"/>
    </w:r>
    <w:r w:rsidR="0001346A">
      <w:rPr>
        <w:rStyle w:val="PageNumber"/>
        <w:noProof/>
      </w:rPr>
      <w:t>226</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530E" w:rsidRDefault="007F530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93C36" w:rsidRDefault="00693C36" w:rsidP="00D10F70">
      <w:r>
        <w:separator/>
      </w:r>
    </w:p>
  </w:footnote>
  <w:footnote w:type="continuationSeparator" w:id="0">
    <w:p w:rsidR="00693C36" w:rsidRDefault="00693C36" w:rsidP="00D10F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530E" w:rsidRDefault="007F530E">
    <w:pPr>
      <w:ind w:right="360"/>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530E" w:rsidRDefault="007F53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singleLevel"/>
    <w:tmpl w:val="00000003"/>
    <w:name w:val="WW8Num7"/>
    <w:lvl w:ilvl="0">
      <w:start w:val="1"/>
      <w:numFmt w:val="decimal"/>
      <w:pStyle w:val="Heading2"/>
      <w:lvlText w:val="[%1]"/>
      <w:lvlJc w:val="left"/>
      <w:pPr>
        <w:tabs>
          <w:tab w:val="num" w:pos="360"/>
        </w:tabs>
        <w:ind w:left="360" w:hanging="360"/>
      </w:pPr>
    </w:lvl>
  </w:abstractNum>
  <w:abstractNum w:abstractNumId="2" w15:restartNumberingAfterBreak="0">
    <w:nsid w:val="67545DD2"/>
    <w:multiLevelType w:val="multilevel"/>
    <w:tmpl w:val="173EE3F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44A2"/>
    <w:rsid w:val="000028E5"/>
    <w:rsid w:val="00005A99"/>
    <w:rsid w:val="00012922"/>
    <w:rsid w:val="0001346A"/>
    <w:rsid w:val="000206B1"/>
    <w:rsid w:val="000266C1"/>
    <w:rsid w:val="00034B0C"/>
    <w:rsid w:val="00040370"/>
    <w:rsid w:val="00044BB6"/>
    <w:rsid w:val="0005341A"/>
    <w:rsid w:val="0006308E"/>
    <w:rsid w:val="00077C0C"/>
    <w:rsid w:val="000A0939"/>
    <w:rsid w:val="000A4664"/>
    <w:rsid w:val="000A4B0A"/>
    <w:rsid w:val="000B75C7"/>
    <w:rsid w:val="000C1EE6"/>
    <w:rsid w:val="000C2E8D"/>
    <w:rsid w:val="000D125C"/>
    <w:rsid w:val="000D2B68"/>
    <w:rsid w:val="000E0AD0"/>
    <w:rsid w:val="000E4189"/>
    <w:rsid w:val="000E78A6"/>
    <w:rsid w:val="000F01AF"/>
    <w:rsid w:val="000F1282"/>
    <w:rsid w:val="000F7E23"/>
    <w:rsid w:val="00112559"/>
    <w:rsid w:val="00115BA8"/>
    <w:rsid w:val="00123DEF"/>
    <w:rsid w:val="001257E2"/>
    <w:rsid w:val="0015151C"/>
    <w:rsid w:val="00157F09"/>
    <w:rsid w:val="0017375A"/>
    <w:rsid w:val="0017760B"/>
    <w:rsid w:val="00182EFA"/>
    <w:rsid w:val="001900D5"/>
    <w:rsid w:val="0019180D"/>
    <w:rsid w:val="001964CA"/>
    <w:rsid w:val="00197C41"/>
    <w:rsid w:val="001A3EC0"/>
    <w:rsid w:val="001A4CB6"/>
    <w:rsid w:val="001B2EAE"/>
    <w:rsid w:val="001C4A5C"/>
    <w:rsid w:val="001D03FC"/>
    <w:rsid w:val="001D3270"/>
    <w:rsid w:val="001E785E"/>
    <w:rsid w:val="001E7A91"/>
    <w:rsid w:val="001F039F"/>
    <w:rsid w:val="001F2CB0"/>
    <w:rsid w:val="002009DC"/>
    <w:rsid w:val="002023DF"/>
    <w:rsid w:val="00215724"/>
    <w:rsid w:val="00220115"/>
    <w:rsid w:val="00221D74"/>
    <w:rsid w:val="0024138C"/>
    <w:rsid w:val="002639F7"/>
    <w:rsid w:val="00280F11"/>
    <w:rsid w:val="00281798"/>
    <w:rsid w:val="002A3D83"/>
    <w:rsid w:val="002B1075"/>
    <w:rsid w:val="002B36C1"/>
    <w:rsid w:val="002B4A1E"/>
    <w:rsid w:val="002C021E"/>
    <w:rsid w:val="002D7EB1"/>
    <w:rsid w:val="002E2620"/>
    <w:rsid w:val="002E668C"/>
    <w:rsid w:val="002F35AA"/>
    <w:rsid w:val="00303939"/>
    <w:rsid w:val="003160EF"/>
    <w:rsid w:val="0032032B"/>
    <w:rsid w:val="00322C9C"/>
    <w:rsid w:val="00330E6A"/>
    <w:rsid w:val="00332CCA"/>
    <w:rsid w:val="00351A39"/>
    <w:rsid w:val="003536BE"/>
    <w:rsid w:val="00376538"/>
    <w:rsid w:val="00384D28"/>
    <w:rsid w:val="00394B2F"/>
    <w:rsid w:val="003A10BD"/>
    <w:rsid w:val="003A1975"/>
    <w:rsid w:val="003C1292"/>
    <w:rsid w:val="003C59A5"/>
    <w:rsid w:val="003D0CC4"/>
    <w:rsid w:val="003E19CF"/>
    <w:rsid w:val="003E3BE4"/>
    <w:rsid w:val="0040351B"/>
    <w:rsid w:val="00403A89"/>
    <w:rsid w:val="0041490F"/>
    <w:rsid w:val="00415F4D"/>
    <w:rsid w:val="00430848"/>
    <w:rsid w:val="00431BEB"/>
    <w:rsid w:val="00431E69"/>
    <w:rsid w:val="00435A82"/>
    <w:rsid w:val="0043627C"/>
    <w:rsid w:val="00447949"/>
    <w:rsid w:val="00493A3F"/>
    <w:rsid w:val="00496F2B"/>
    <w:rsid w:val="004A5874"/>
    <w:rsid w:val="004B0A9B"/>
    <w:rsid w:val="004B7152"/>
    <w:rsid w:val="004D10EB"/>
    <w:rsid w:val="004E7287"/>
    <w:rsid w:val="004E7D98"/>
    <w:rsid w:val="004F0239"/>
    <w:rsid w:val="004F7DE2"/>
    <w:rsid w:val="005001F0"/>
    <w:rsid w:val="00502772"/>
    <w:rsid w:val="00506041"/>
    <w:rsid w:val="00510A36"/>
    <w:rsid w:val="005134E0"/>
    <w:rsid w:val="00524C15"/>
    <w:rsid w:val="00537F2C"/>
    <w:rsid w:val="005405FA"/>
    <w:rsid w:val="005429B3"/>
    <w:rsid w:val="00544046"/>
    <w:rsid w:val="005658D7"/>
    <w:rsid w:val="0057047D"/>
    <w:rsid w:val="00597104"/>
    <w:rsid w:val="005A5FDA"/>
    <w:rsid w:val="005B2C04"/>
    <w:rsid w:val="005B3499"/>
    <w:rsid w:val="005B588D"/>
    <w:rsid w:val="005C2B9F"/>
    <w:rsid w:val="005C3D90"/>
    <w:rsid w:val="005E001C"/>
    <w:rsid w:val="005F6BB7"/>
    <w:rsid w:val="00606613"/>
    <w:rsid w:val="00612718"/>
    <w:rsid w:val="00617476"/>
    <w:rsid w:val="00646AA2"/>
    <w:rsid w:val="00665669"/>
    <w:rsid w:val="00675455"/>
    <w:rsid w:val="0067769F"/>
    <w:rsid w:val="00693C36"/>
    <w:rsid w:val="006B19BA"/>
    <w:rsid w:val="006B6DC3"/>
    <w:rsid w:val="006C1C87"/>
    <w:rsid w:val="006D3806"/>
    <w:rsid w:val="006E2128"/>
    <w:rsid w:val="006F119B"/>
    <w:rsid w:val="006F1E80"/>
    <w:rsid w:val="00702291"/>
    <w:rsid w:val="0076057A"/>
    <w:rsid w:val="00764AA4"/>
    <w:rsid w:val="00765BD7"/>
    <w:rsid w:val="00774B9C"/>
    <w:rsid w:val="007927CF"/>
    <w:rsid w:val="007B44A2"/>
    <w:rsid w:val="007B6099"/>
    <w:rsid w:val="007C5F56"/>
    <w:rsid w:val="007D0200"/>
    <w:rsid w:val="007E5AB2"/>
    <w:rsid w:val="007E6B07"/>
    <w:rsid w:val="007E799E"/>
    <w:rsid w:val="007F530E"/>
    <w:rsid w:val="008229C9"/>
    <w:rsid w:val="00843A36"/>
    <w:rsid w:val="008519F5"/>
    <w:rsid w:val="00862791"/>
    <w:rsid w:val="008732FA"/>
    <w:rsid w:val="008C4066"/>
    <w:rsid w:val="008C51A4"/>
    <w:rsid w:val="008D0299"/>
    <w:rsid w:val="008F628F"/>
    <w:rsid w:val="009005AE"/>
    <w:rsid w:val="00900C71"/>
    <w:rsid w:val="00907180"/>
    <w:rsid w:val="00907A43"/>
    <w:rsid w:val="0091096E"/>
    <w:rsid w:val="009123F3"/>
    <w:rsid w:val="0092068F"/>
    <w:rsid w:val="0092263F"/>
    <w:rsid w:val="009269D6"/>
    <w:rsid w:val="00930030"/>
    <w:rsid w:val="009431AF"/>
    <w:rsid w:val="00962D5F"/>
    <w:rsid w:val="00970404"/>
    <w:rsid w:val="009A4091"/>
    <w:rsid w:val="009B42EA"/>
    <w:rsid w:val="009C162B"/>
    <w:rsid w:val="009C4BE2"/>
    <w:rsid w:val="009C6DBD"/>
    <w:rsid w:val="009D7FAF"/>
    <w:rsid w:val="009E1D38"/>
    <w:rsid w:val="009F6762"/>
    <w:rsid w:val="009F68C5"/>
    <w:rsid w:val="00A055D3"/>
    <w:rsid w:val="00A06434"/>
    <w:rsid w:val="00A21623"/>
    <w:rsid w:val="00A35E2B"/>
    <w:rsid w:val="00A42FF8"/>
    <w:rsid w:val="00A43702"/>
    <w:rsid w:val="00A67D34"/>
    <w:rsid w:val="00A757A9"/>
    <w:rsid w:val="00A90710"/>
    <w:rsid w:val="00A92D52"/>
    <w:rsid w:val="00A96F8E"/>
    <w:rsid w:val="00AD4A55"/>
    <w:rsid w:val="00B04C52"/>
    <w:rsid w:val="00B220C1"/>
    <w:rsid w:val="00B233B4"/>
    <w:rsid w:val="00B235E8"/>
    <w:rsid w:val="00B2633B"/>
    <w:rsid w:val="00B2719D"/>
    <w:rsid w:val="00B318A4"/>
    <w:rsid w:val="00B32D2D"/>
    <w:rsid w:val="00B37F5C"/>
    <w:rsid w:val="00B62426"/>
    <w:rsid w:val="00B644AB"/>
    <w:rsid w:val="00B757F0"/>
    <w:rsid w:val="00B75B87"/>
    <w:rsid w:val="00B85B43"/>
    <w:rsid w:val="00B972DC"/>
    <w:rsid w:val="00BA0BE9"/>
    <w:rsid w:val="00BA10CB"/>
    <w:rsid w:val="00BA3BD0"/>
    <w:rsid w:val="00BB1CE0"/>
    <w:rsid w:val="00BB4B94"/>
    <w:rsid w:val="00BC25E0"/>
    <w:rsid w:val="00BC4179"/>
    <w:rsid w:val="00BC7CE9"/>
    <w:rsid w:val="00BD43A7"/>
    <w:rsid w:val="00BD7342"/>
    <w:rsid w:val="00BF2E5F"/>
    <w:rsid w:val="00C158D4"/>
    <w:rsid w:val="00C20024"/>
    <w:rsid w:val="00C3315D"/>
    <w:rsid w:val="00C42BFF"/>
    <w:rsid w:val="00C42EC6"/>
    <w:rsid w:val="00C4316D"/>
    <w:rsid w:val="00C56B16"/>
    <w:rsid w:val="00C62B63"/>
    <w:rsid w:val="00C7116D"/>
    <w:rsid w:val="00C80FEB"/>
    <w:rsid w:val="00C94CB6"/>
    <w:rsid w:val="00CA57F3"/>
    <w:rsid w:val="00CB4E8B"/>
    <w:rsid w:val="00CE37FE"/>
    <w:rsid w:val="00CE4369"/>
    <w:rsid w:val="00CE6AD1"/>
    <w:rsid w:val="00CF5F98"/>
    <w:rsid w:val="00CF735B"/>
    <w:rsid w:val="00D10F70"/>
    <w:rsid w:val="00D21901"/>
    <w:rsid w:val="00D26DFE"/>
    <w:rsid w:val="00D3290F"/>
    <w:rsid w:val="00D5313C"/>
    <w:rsid w:val="00D55C07"/>
    <w:rsid w:val="00D60363"/>
    <w:rsid w:val="00D614F3"/>
    <w:rsid w:val="00D62D7F"/>
    <w:rsid w:val="00D63F36"/>
    <w:rsid w:val="00D72F6D"/>
    <w:rsid w:val="00D757F8"/>
    <w:rsid w:val="00D829E8"/>
    <w:rsid w:val="00D938A7"/>
    <w:rsid w:val="00D93BA5"/>
    <w:rsid w:val="00DA44F9"/>
    <w:rsid w:val="00DA6BEE"/>
    <w:rsid w:val="00DC3C75"/>
    <w:rsid w:val="00DF0587"/>
    <w:rsid w:val="00DF0BCE"/>
    <w:rsid w:val="00DF1856"/>
    <w:rsid w:val="00E030C3"/>
    <w:rsid w:val="00E136A5"/>
    <w:rsid w:val="00E15A36"/>
    <w:rsid w:val="00E30EF0"/>
    <w:rsid w:val="00E33019"/>
    <w:rsid w:val="00E40186"/>
    <w:rsid w:val="00E45D63"/>
    <w:rsid w:val="00E55583"/>
    <w:rsid w:val="00E62296"/>
    <w:rsid w:val="00E778B7"/>
    <w:rsid w:val="00EB3267"/>
    <w:rsid w:val="00EB36A8"/>
    <w:rsid w:val="00EB3ED0"/>
    <w:rsid w:val="00EB53BF"/>
    <w:rsid w:val="00EC0B5C"/>
    <w:rsid w:val="00EC1385"/>
    <w:rsid w:val="00EC781D"/>
    <w:rsid w:val="00ED4EAD"/>
    <w:rsid w:val="00EE3E4E"/>
    <w:rsid w:val="00EF3DDF"/>
    <w:rsid w:val="00EF4942"/>
    <w:rsid w:val="00F202B3"/>
    <w:rsid w:val="00F32818"/>
    <w:rsid w:val="00F5623B"/>
    <w:rsid w:val="00F60726"/>
    <w:rsid w:val="00F66EE0"/>
    <w:rsid w:val="00F80102"/>
    <w:rsid w:val="00FA224A"/>
    <w:rsid w:val="00FC0560"/>
    <w:rsid w:val="00FC4A15"/>
    <w:rsid w:val="00FC5CF2"/>
    <w:rsid w:val="00FD1A5F"/>
    <w:rsid w:val="00FF329D"/>
    <w:rsid w:val="00FF3E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B35F69"/>
  <w15:chartTrackingRefBased/>
  <w15:docId w15:val="{FB00C6C3-85D2-46F7-9EB2-4D73E83AE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10F70"/>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D10F70"/>
    <w:pPr>
      <w:keepNext/>
      <w:tabs>
        <w:tab w:val="num" w:pos="360"/>
      </w:tabs>
      <w:spacing w:before="240" w:after="80"/>
      <w:ind w:left="360" w:hanging="360"/>
      <w:outlineLvl w:val="0"/>
    </w:pPr>
  </w:style>
  <w:style w:type="paragraph" w:styleId="Heading2">
    <w:name w:val="heading 2"/>
    <w:basedOn w:val="Normal"/>
    <w:next w:val="Normal"/>
    <w:link w:val="Heading2Char"/>
    <w:qFormat/>
    <w:rsid w:val="00D10F70"/>
    <w:pPr>
      <w:keepNext/>
      <w:numPr>
        <w:ilvl w:val="1"/>
        <w:numId w:val="2"/>
      </w:numPr>
      <w:spacing w:before="240" w:after="120"/>
      <w:ind w:left="578" w:hanging="578"/>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10F70"/>
    <w:rPr>
      <w:rFonts w:ascii="Times New Roman" w:eastAsia="Times New Roman" w:hAnsi="Times New Roman" w:cs="Times New Roman"/>
      <w:sz w:val="20"/>
      <w:szCs w:val="20"/>
      <w:lang w:eastAsia="en-US"/>
    </w:rPr>
  </w:style>
  <w:style w:type="character" w:customStyle="1" w:styleId="Heading2Char">
    <w:name w:val="Heading 2 Char"/>
    <w:basedOn w:val="DefaultParagraphFont"/>
    <w:link w:val="Heading2"/>
    <w:rsid w:val="00D10F70"/>
    <w:rPr>
      <w:rFonts w:ascii="Times New Roman" w:eastAsia="Times New Roman" w:hAnsi="Times New Roman" w:cs="Times New Roman"/>
      <w:sz w:val="20"/>
      <w:szCs w:val="20"/>
      <w:lang w:eastAsia="en-US"/>
    </w:rPr>
  </w:style>
  <w:style w:type="character" w:customStyle="1" w:styleId="FootnoteCharacters">
    <w:name w:val="Footnote Characters"/>
    <w:rsid w:val="00D10F70"/>
    <w:rPr>
      <w:vertAlign w:val="superscript"/>
    </w:rPr>
  </w:style>
  <w:style w:type="character" w:styleId="Hyperlink">
    <w:name w:val="Hyperlink"/>
    <w:rsid w:val="00D10F70"/>
  </w:style>
  <w:style w:type="character" w:styleId="PageNumber">
    <w:name w:val="page number"/>
    <w:basedOn w:val="DefaultParagraphFont"/>
    <w:rsid w:val="00D10F70"/>
  </w:style>
  <w:style w:type="paragraph" w:customStyle="1" w:styleId="Heading">
    <w:name w:val="Heading"/>
    <w:basedOn w:val="Normal"/>
    <w:next w:val="Normal"/>
    <w:rsid w:val="00D10F70"/>
    <w:pPr>
      <w:jc w:val="center"/>
    </w:pPr>
  </w:style>
  <w:style w:type="paragraph" w:customStyle="1" w:styleId="Abstract">
    <w:name w:val="Abstract"/>
    <w:basedOn w:val="Normal"/>
    <w:next w:val="Normal"/>
    <w:rsid w:val="00D10F70"/>
    <w:pPr>
      <w:spacing w:before="20"/>
      <w:ind w:firstLine="202"/>
      <w:jc w:val="both"/>
    </w:pPr>
  </w:style>
  <w:style w:type="paragraph" w:styleId="FootnoteText">
    <w:name w:val="footnote text"/>
    <w:basedOn w:val="Normal"/>
    <w:link w:val="FootnoteTextChar"/>
    <w:rsid w:val="00D10F70"/>
    <w:pPr>
      <w:ind w:firstLine="202"/>
      <w:jc w:val="both"/>
    </w:pPr>
    <w:rPr>
      <w:sz w:val="16"/>
      <w:szCs w:val="16"/>
    </w:rPr>
  </w:style>
  <w:style w:type="character" w:customStyle="1" w:styleId="FootnoteTextChar">
    <w:name w:val="Footnote Text Char"/>
    <w:basedOn w:val="DefaultParagraphFont"/>
    <w:link w:val="FootnoteText"/>
    <w:rsid w:val="00D10F70"/>
    <w:rPr>
      <w:rFonts w:ascii="Times New Roman" w:eastAsia="Times New Roman" w:hAnsi="Times New Roman" w:cs="Times New Roman"/>
      <w:sz w:val="16"/>
      <w:szCs w:val="16"/>
      <w:lang w:eastAsia="en-US"/>
    </w:rPr>
  </w:style>
  <w:style w:type="paragraph" w:customStyle="1" w:styleId="References">
    <w:name w:val="References"/>
    <w:basedOn w:val="Normal"/>
    <w:rsid w:val="00D10F70"/>
    <w:pPr>
      <w:numPr>
        <w:numId w:val="3"/>
      </w:numPr>
      <w:jc w:val="both"/>
    </w:pPr>
    <w:rPr>
      <w:sz w:val="18"/>
      <w:szCs w:val="16"/>
    </w:rPr>
  </w:style>
  <w:style w:type="paragraph" w:styleId="Footer">
    <w:name w:val="footer"/>
    <w:basedOn w:val="Normal"/>
    <w:link w:val="FooterChar"/>
    <w:rsid w:val="00D10F70"/>
    <w:pPr>
      <w:tabs>
        <w:tab w:val="center" w:pos="4320"/>
        <w:tab w:val="right" w:pos="8640"/>
      </w:tabs>
    </w:pPr>
  </w:style>
  <w:style w:type="character" w:customStyle="1" w:styleId="FooterChar">
    <w:name w:val="Footer Char"/>
    <w:basedOn w:val="DefaultParagraphFont"/>
    <w:link w:val="Footer"/>
    <w:rsid w:val="00D10F70"/>
    <w:rPr>
      <w:rFonts w:ascii="Times New Roman" w:eastAsia="Times New Roman" w:hAnsi="Times New Roman" w:cs="Times New Roman"/>
      <w:sz w:val="20"/>
      <w:szCs w:val="20"/>
      <w:lang w:eastAsia="en-US"/>
    </w:rPr>
  </w:style>
  <w:style w:type="paragraph" w:customStyle="1" w:styleId="Text">
    <w:name w:val="Text"/>
    <w:basedOn w:val="Normal"/>
    <w:rsid w:val="00D10F70"/>
    <w:pPr>
      <w:widowControl w:val="0"/>
      <w:ind w:firstLine="204"/>
      <w:jc w:val="both"/>
    </w:pPr>
  </w:style>
  <w:style w:type="character" w:styleId="Mention">
    <w:name w:val="Mention"/>
    <w:basedOn w:val="DefaultParagraphFont"/>
    <w:uiPriority w:val="99"/>
    <w:semiHidden/>
    <w:unhideWhenUsed/>
    <w:rsid w:val="00665669"/>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42781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114F14B-BF00-46C4-A0DB-C214E6484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2</Pages>
  <Words>6003</Words>
  <Characters>34221</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Lingjie Kong</cp:lastModifiedBy>
  <cp:revision>289</cp:revision>
  <dcterms:created xsi:type="dcterms:W3CDTF">2017-05-15T01:43:00Z</dcterms:created>
  <dcterms:modified xsi:type="dcterms:W3CDTF">2017-05-15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66bd7b-90f8-3940-9568-fa3990f6933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